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4631A" w:rsidRPr="006661BD" w:rsidRDefault="0014006B" w:rsidP="0024631A">
      <w:pPr>
        <w:rPr>
          <w:b/>
          <w:u w:val="single"/>
          <w:lang w:val="en-US"/>
        </w:rPr>
      </w:pPr>
      <w:r w:rsidRPr="006661BD">
        <w:rPr>
          <w:b/>
          <w:u w:val="single"/>
          <w:lang w:val="en-US"/>
        </w:rPr>
        <w:t>T</w:t>
      </w:r>
      <w:r w:rsidR="0024631A" w:rsidRPr="006661BD">
        <w:rPr>
          <w:b/>
          <w:u w:val="single"/>
          <w:lang w:val="en-US"/>
        </w:rPr>
        <w:t xml:space="preserve">able: Summary of </w:t>
      </w:r>
      <w:proofErr w:type="spellStart"/>
      <w:r w:rsidR="006661BD" w:rsidRPr="006661BD">
        <w:rPr>
          <w:b/>
          <w:u w:val="single"/>
          <w:lang w:val="en-US"/>
        </w:rPr>
        <w:t>photodissociation</w:t>
      </w:r>
      <w:proofErr w:type="spellEnd"/>
      <w:r w:rsidR="0024631A" w:rsidRPr="006661BD">
        <w:rPr>
          <w:b/>
          <w:u w:val="single"/>
          <w:lang w:val="en-US"/>
        </w:rPr>
        <w:t xml:space="preserve"> review</w:t>
      </w:r>
      <w:r w:rsidR="00D7060B">
        <w:rPr>
          <w:b/>
          <w:u w:val="single"/>
          <w:lang w:val="en-US"/>
        </w:rPr>
        <w:t xml:space="preserve"> (reduced model)</w:t>
      </w:r>
      <w:r w:rsidR="0024631A" w:rsidRPr="006661BD">
        <w:rPr>
          <w:b/>
          <w:u w:val="single"/>
          <w:lang w:val="en-US"/>
        </w:rPr>
        <w:t>.</w:t>
      </w:r>
    </w:p>
    <w:p w:rsidR="006661BD" w:rsidRPr="00181344" w:rsidRDefault="006661BD" w:rsidP="0024631A">
      <w:pPr>
        <w:rPr>
          <w:b/>
          <w:lang w:val="en-US"/>
        </w:rPr>
      </w:pPr>
    </w:p>
    <w:tbl>
      <w:tblPr>
        <w:tblW w:w="14421" w:type="dxa"/>
        <w:jc w:val="center"/>
        <w:tblInd w:w="-17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4452"/>
        <w:gridCol w:w="850"/>
        <w:gridCol w:w="719"/>
        <w:gridCol w:w="66"/>
        <w:gridCol w:w="218"/>
        <w:gridCol w:w="25"/>
        <w:gridCol w:w="825"/>
        <w:gridCol w:w="142"/>
        <w:gridCol w:w="433"/>
        <w:gridCol w:w="84"/>
        <w:gridCol w:w="471"/>
        <w:gridCol w:w="297"/>
        <w:gridCol w:w="567"/>
        <w:gridCol w:w="549"/>
        <w:gridCol w:w="4723"/>
      </w:tblGrid>
      <w:tr w:rsidR="00EA0407" w:rsidRPr="00181344" w:rsidTr="008328D6">
        <w:trPr>
          <w:jc w:val="center"/>
        </w:trPr>
        <w:tc>
          <w:tcPr>
            <w:tcW w:w="4452" w:type="dxa"/>
          </w:tcPr>
          <w:p w:rsidR="0019548D" w:rsidRPr="00181344" w:rsidRDefault="0019548D" w:rsidP="00F65C2B">
            <w:pPr>
              <w:tabs>
                <w:tab w:val="left" w:pos="739"/>
                <w:tab w:val="left" w:pos="1510"/>
              </w:tabs>
              <w:rPr>
                <w:sz w:val="22"/>
                <w:szCs w:val="22"/>
                <w:lang w:val="en-US"/>
              </w:rPr>
            </w:pPr>
            <w:proofErr w:type="spellStart"/>
            <w:r w:rsidRPr="00181344">
              <w:rPr>
                <w:sz w:val="22"/>
                <w:szCs w:val="22"/>
                <w:lang w:val="en-US"/>
              </w:rPr>
              <w:t>Photodissociation</w:t>
            </w:r>
            <w:proofErr w:type="spellEnd"/>
            <w:r w:rsidRPr="00181344">
              <w:rPr>
                <w:sz w:val="22"/>
                <w:szCs w:val="22"/>
                <w:lang w:val="en-US"/>
              </w:rPr>
              <w:t>:</w:t>
            </w:r>
          </w:p>
        </w:tc>
        <w:tc>
          <w:tcPr>
            <w:tcW w:w="850" w:type="dxa"/>
          </w:tcPr>
          <w:p w:rsidR="0019548D" w:rsidRPr="00181344" w:rsidRDefault="0019548D" w:rsidP="00F65C2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853" w:type="dxa"/>
            <w:gridSpan w:val="5"/>
          </w:tcPr>
          <w:p w:rsidR="0019548D" w:rsidRPr="00181344" w:rsidRDefault="0019548D" w:rsidP="00F65C2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575" w:type="dxa"/>
            <w:gridSpan w:val="2"/>
          </w:tcPr>
          <w:p w:rsidR="0019548D" w:rsidRPr="00181344" w:rsidRDefault="0019548D" w:rsidP="00F65C2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852" w:type="dxa"/>
            <w:gridSpan w:val="3"/>
          </w:tcPr>
          <w:p w:rsidR="0019548D" w:rsidRPr="00181344" w:rsidRDefault="0019548D" w:rsidP="00F65C2B">
            <w:pPr>
              <w:rPr>
                <w:sz w:val="22"/>
                <w:szCs w:val="22"/>
                <w:lang w:val="en-GB"/>
              </w:rPr>
            </w:pPr>
          </w:p>
        </w:tc>
        <w:tc>
          <w:tcPr>
            <w:tcW w:w="567" w:type="dxa"/>
          </w:tcPr>
          <w:p w:rsidR="0019548D" w:rsidRPr="00181344" w:rsidRDefault="0019548D" w:rsidP="00F65C2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549" w:type="dxa"/>
          </w:tcPr>
          <w:p w:rsidR="0019548D" w:rsidRPr="00181344" w:rsidRDefault="0019548D" w:rsidP="00F65C2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4723" w:type="dxa"/>
          </w:tcPr>
          <w:p w:rsidR="0019548D" w:rsidRPr="00181344" w:rsidRDefault="0019548D" w:rsidP="00F65C2B">
            <w:pPr>
              <w:rPr>
                <w:sz w:val="22"/>
                <w:szCs w:val="22"/>
                <w:lang w:val="en-US"/>
              </w:rPr>
            </w:pPr>
          </w:p>
        </w:tc>
      </w:tr>
      <w:tr w:rsidR="00EA0407" w:rsidRPr="00181344" w:rsidTr="008328D6">
        <w:trPr>
          <w:jc w:val="center"/>
        </w:trPr>
        <w:tc>
          <w:tcPr>
            <w:tcW w:w="4452" w:type="dxa"/>
          </w:tcPr>
          <w:p w:rsidR="00D725AE" w:rsidRPr="00181344" w:rsidRDefault="00D725AE" w:rsidP="008E69E4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</w:p>
          <w:p w:rsidR="00D725AE" w:rsidRPr="00181344" w:rsidRDefault="00D725AE" w:rsidP="008E69E4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CH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GB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H + </w:t>
            </w:r>
            <w:r w:rsidRPr="00181344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181344">
              <w:rPr>
                <w:sz w:val="22"/>
                <w:szCs w:val="22"/>
                <w:lang w:val="en-US"/>
              </w:rPr>
              <w:t>CH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 xml:space="preserve"> </w:t>
            </w:r>
          </w:p>
        </w:tc>
        <w:tc>
          <w:tcPr>
            <w:tcW w:w="850" w:type="dxa"/>
          </w:tcPr>
          <w:p w:rsidR="00D725AE" w:rsidRPr="00181344" w:rsidRDefault="00D725AE" w:rsidP="008E69E4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719" w:type="dxa"/>
          </w:tcPr>
          <w:p w:rsidR="00D725AE" w:rsidRPr="00181344" w:rsidRDefault="00D725AE" w:rsidP="008E69E4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134" w:type="dxa"/>
            <w:gridSpan w:val="4"/>
          </w:tcPr>
          <w:p w:rsidR="00D725AE" w:rsidRPr="00181344" w:rsidRDefault="00D725AE" w:rsidP="008E69E4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427" w:type="dxa"/>
            <w:gridSpan w:val="5"/>
          </w:tcPr>
          <w:p w:rsidR="00D725AE" w:rsidRPr="00181344" w:rsidRDefault="00D725AE" w:rsidP="008E69E4">
            <w:pPr>
              <w:rPr>
                <w:sz w:val="22"/>
                <w:szCs w:val="22"/>
                <w:lang w:val="en-GB"/>
              </w:rPr>
            </w:pPr>
          </w:p>
        </w:tc>
        <w:tc>
          <w:tcPr>
            <w:tcW w:w="1116" w:type="dxa"/>
            <w:gridSpan w:val="2"/>
          </w:tcPr>
          <w:p w:rsidR="00D725AE" w:rsidRPr="00181344" w:rsidRDefault="0016517C" w:rsidP="008E69E4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 xml:space="preserve">&lt; </w:t>
            </w:r>
            <w:r w:rsidR="005B0BBB" w:rsidRPr="00181344">
              <w:rPr>
                <w:sz w:val="22"/>
                <w:szCs w:val="22"/>
                <w:lang w:val="en-US"/>
              </w:rPr>
              <w:t>26</w:t>
            </w:r>
            <w:r w:rsidRPr="00181344">
              <w:rPr>
                <w:sz w:val="22"/>
                <w:szCs w:val="22"/>
                <w:lang w:val="en-US"/>
              </w:rPr>
              <w:t>0 nm</w:t>
            </w:r>
          </w:p>
          <w:p w:rsidR="00D725AE" w:rsidRPr="00181344" w:rsidRDefault="00D725AE" w:rsidP="008E69E4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100%</w:t>
            </w:r>
          </w:p>
        </w:tc>
        <w:tc>
          <w:tcPr>
            <w:tcW w:w="4723" w:type="dxa"/>
          </w:tcPr>
          <w:p w:rsidR="00D725AE" w:rsidRPr="00181344" w:rsidRDefault="00D725AE" w:rsidP="008E69E4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noProof/>
                <w:lang w:eastAsia="fr-FR"/>
              </w:rPr>
              <w:drawing>
                <wp:inline distT="0" distB="0" distL="0" distR="0" wp14:anchorId="267291D4" wp14:editId="14514963">
                  <wp:extent cx="1840676" cy="1326023"/>
                  <wp:effectExtent l="0" t="0" r="7620" b="7620"/>
                  <wp:docPr id="2" name="Imag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fig.emf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44857" cy="13290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0407" w:rsidRPr="00181344" w:rsidTr="008E69E4">
        <w:trPr>
          <w:jc w:val="center"/>
        </w:trPr>
        <w:tc>
          <w:tcPr>
            <w:tcW w:w="9698" w:type="dxa"/>
            <w:gridSpan w:val="14"/>
          </w:tcPr>
          <w:p w:rsidR="00D725AE" w:rsidRPr="00181344" w:rsidRDefault="00D725AE" w:rsidP="00FA74BA">
            <w:pPr>
              <w:tabs>
                <w:tab w:val="left" w:pos="3220"/>
              </w:tabs>
            </w:pPr>
            <w:r w:rsidRPr="00181344">
              <w:t>CH</w:t>
            </w:r>
            <w:r w:rsidRPr="00181344">
              <w:rPr>
                <w:vertAlign w:val="subscript"/>
              </w:rPr>
              <w:t>4</w:t>
            </w:r>
            <w:r w:rsidRPr="00181344">
              <w:t xml:space="preserve"> + h</w:t>
            </w:r>
            <w:r w:rsidRPr="00181344">
              <w:sym w:font="Symbol" w:char="F06E"/>
            </w:r>
            <w:r w:rsidRPr="00181344">
              <w:t xml:space="preserve"> </w:t>
            </w:r>
            <w:r w:rsidRPr="00181344">
              <w:sym w:font="Symbol" w:char="F0AE"/>
            </w:r>
            <w:r w:rsidRPr="00181344">
              <w:t xml:space="preserve"> </w:t>
            </w:r>
            <w:r w:rsidRPr="00181344">
              <w:rPr>
                <w:vertAlign w:val="superscript"/>
              </w:rPr>
              <w:t>1</w:t>
            </w:r>
            <w:r w:rsidRPr="00181344">
              <w:t>CH</w:t>
            </w:r>
            <w:r w:rsidRPr="00181344">
              <w:rPr>
                <w:vertAlign w:val="subscript"/>
              </w:rPr>
              <w:t>2</w:t>
            </w:r>
            <w:r w:rsidRPr="00181344">
              <w:t xml:space="preserve"> + </w:t>
            </w:r>
            <w:r w:rsidRPr="00181344">
              <w:rPr>
                <w:vertAlign w:val="superscript"/>
              </w:rPr>
              <w:t>1</w:t>
            </w:r>
            <w:r w:rsidRPr="00181344">
              <w:t>H</w:t>
            </w:r>
            <w:r w:rsidRPr="00181344">
              <w:rPr>
                <w:vertAlign w:val="subscript"/>
              </w:rPr>
              <w:t>2</w:t>
            </w:r>
            <w:r w:rsidRPr="00181344">
              <w:t xml:space="preserve"> </w:t>
            </w:r>
            <w:r w:rsidRPr="00181344">
              <w:tab/>
              <w:t>q1= (</w:t>
            </w:r>
            <w:r w:rsidRPr="00181344">
              <w:sym w:font="Symbol" w:char="F06C"/>
            </w:r>
            <w:r w:rsidRPr="00181344">
              <w:t>-80)/8+46*</w:t>
            </w:r>
            <w:proofErr w:type="spellStart"/>
            <w:proofErr w:type="gramStart"/>
            <w:r w:rsidRPr="00181344">
              <w:t>exp</w:t>
            </w:r>
            <w:proofErr w:type="spellEnd"/>
            <w:r w:rsidRPr="00181344">
              <w:t>(</w:t>
            </w:r>
            <w:proofErr w:type="gramEnd"/>
            <w:r w:rsidRPr="00181344">
              <w:t>1.0*(</w:t>
            </w:r>
            <w:r w:rsidRPr="00181344">
              <w:sym w:font="Symbol" w:char="F06C"/>
            </w:r>
            <w:r w:rsidRPr="00181344">
              <w:t>-119))/(1+exp(1.0*(</w:t>
            </w:r>
            <w:r w:rsidRPr="00181344">
              <w:sym w:font="Symbol" w:char="F06C"/>
            </w:r>
            <w:r w:rsidRPr="00181344">
              <w:t>-119)))</w:t>
            </w:r>
          </w:p>
          <w:p w:rsidR="00D725AE" w:rsidRPr="00181344" w:rsidRDefault="00D725AE" w:rsidP="00FA74BA">
            <w:pPr>
              <w:tabs>
                <w:tab w:val="left" w:pos="3220"/>
              </w:tabs>
            </w:pPr>
            <w:r w:rsidRPr="00181344">
              <w:t>CH</w:t>
            </w:r>
            <w:r w:rsidRPr="00181344">
              <w:rPr>
                <w:vertAlign w:val="subscript"/>
              </w:rPr>
              <w:t>4</w:t>
            </w:r>
            <w:r w:rsidRPr="00181344">
              <w:t xml:space="preserve"> + h</w:t>
            </w:r>
            <w:r w:rsidRPr="00181344">
              <w:sym w:font="Symbol" w:char="F06E"/>
            </w:r>
            <w:r w:rsidRPr="00181344">
              <w:t xml:space="preserve"> </w:t>
            </w:r>
            <w:r w:rsidRPr="00181344">
              <w:sym w:font="Symbol" w:char="F0AE"/>
            </w:r>
            <w:r w:rsidRPr="00181344">
              <w:t xml:space="preserve"> </w:t>
            </w:r>
            <w:r w:rsidRPr="00181344">
              <w:rPr>
                <w:vertAlign w:val="superscript"/>
              </w:rPr>
              <w:t>3</w:t>
            </w:r>
            <w:r w:rsidRPr="00181344">
              <w:t>CH</w:t>
            </w:r>
            <w:r w:rsidRPr="00181344">
              <w:rPr>
                <w:vertAlign w:val="subscript"/>
              </w:rPr>
              <w:t>2</w:t>
            </w:r>
            <w:r w:rsidRPr="00181344">
              <w:t xml:space="preserve"> + </w:t>
            </w:r>
            <w:r w:rsidRPr="00181344">
              <w:rPr>
                <w:vertAlign w:val="superscript"/>
              </w:rPr>
              <w:t>2</w:t>
            </w:r>
            <w:r w:rsidRPr="00181344">
              <w:t xml:space="preserve">H + </w:t>
            </w:r>
            <w:r w:rsidRPr="00181344">
              <w:rPr>
                <w:vertAlign w:val="superscript"/>
              </w:rPr>
              <w:t>2</w:t>
            </w:r>
            <w:r w:rsidRPr="00181344">
              <w:t>H</w:t>
            </w:r>
            <w:r w:rsidRPr="00181344">
              <w:tab/>
              <w:t>q2= 80*</w:t>
            </w:r>
            <w:proofErr w:type="spellStart"/>
            <w:proofErr w:type="gramStart"/>
            <w:r w:rsidRPr="00181344">
              <w:t>exp</w:t>
            </w:r>
            <w:proofErr w:type="spellEnd"/>
            <w:r w:rsidRPr="00181344">
              <w:t>(</w:t>
            </w:r>
            <w:proofErr w:type="gramEnd"/>
            <w:r w:rsidRPr="00181344">
              <w:t>-1.0*(</w:t>
            </w:r>
            <w:r w:rsidRPr="00181344">
              <w:sym w:font="Symbol" w:char="F06C"/>
            </w:r>
            <w:r w:rsidRPr="00181344">
              <w:t>-118.6))/(1+exp(-1.0*(</w:t>
            </w:r>
            <w:r w:rsidRPr="00181344">
              <w:sym w:font="Symbol" w:char="F06C"/>
            </w:r>
            <w:r w:rsidRPr="00181344">
              <w:t xml:space="preserve">-118.6)))*( </w:t>
            </w:r>
            <w:r w:rsidRPr="00181344">
              <w:sym w:font="Symbol" w:char="F06C"/>
            </w:r>
            <w:r w:rsidRPr="00181344">
              <w:t>/120)</w:t>
            </w:r>
            <w:r w:rsidRPr="00181344">
              <w:rPr>
                <w:vertAlign w:val="superscript"/>
              </w:rPr>
              <w:t>1.0</w:t>
            </w:r>
          </w:p>
          <w:p w:rsidR="00D725AE" w:rsidRPr="00181344" w:rsidRDefault="00D725AE" w:rsidP="00FA74BA">
            <w:pPr>
              <w:tabs>
                <w:tab w:val="left" w:pos="3220"/>
              </w:tabs>
            </w:pPr>
            <w:r w:rsidRPr="00181344">
              <w:t>CH</w:t>
            </w:r>
            <w:r w:rsidRPr="00181344">
              <w:rPr>
                <w:vertAlign w:val="subscript"/>
              </w:rPr>
              <w:t>4</w:t>
            </w:r>
            <w:r w:rsidRPr="00181344">
              <w:t xml:space="preserve"> + h</w:t>
            </w:r>
            <w:r w:rsidRPr="00181344">
              <w:sym w:font="Symbol" w:char="F06E"/>
            </w:r>
            <w:r w:rsidRPr="00181344">
              <w:t xml:space="preserve"> </w:t>
            </w:r>
            <w:r w:rsidRPr="00181344">
              <w:sym w:font="Symbol" w:char="F0AE"/>
            </w:r>
            <w:r w:rsidRPr="00181344">
              <w:t xml:space="preserve"> </w:t>
            </w:r>
            <w:r w:rsidRPr="00181344">
              <w:rPr>
                <w:vertAlign w:val="superscript"/>
              </w:rPr>
              <w:t>2</w:t>
            </w:r>
            <w:r w:rsidRPr="00181344">
              <w:t xml:space="preserve">CH + </w:t>
            </w:r>
            <w:r w:rsidRPr="00181344">
              <w:rPr>
                <w:vertAlign w:val="superscript"/>
              </w:rPr>
              <w:t>1</w:t>
            </w:r>
            <w:r w:rsidRPr="00181344">
              <w:t>H</w:t>
            </w:r>
            <w:r w:rsidRPr="00181344">
              <w:rPr>
                <w:vertAlign w:val="subscript"/>
              </w:rPr>
              <w:t>2</w:t>
            </w:r>
            <w:r w:rsidRPr="00181344">
              <w:t xml:space="preserve"> + </w:t>
            </w:r>
            <w:r w:rsidRPr="00181344">
              <w:rPr>
                <w:vertAlign w:val="superscript"/>
              </w:rPr>
              <w:t>2</w:t>
            </w:r>
            <w:r w:rsidRPr="00181344">
              <w:t>H</w:t>
            </w:r>
            <w:r w:rsidRPr="00181344">
              <w:tab/>
              <w:t>q3= 9.4e-2*(136.85-</w:t>
            </w:r>
            <w:r w:rsidRPr="00181344">
              <w:sym w:font="Symbol" w:char="F06C"/>
            </w:r>
            <w:proofErr w:type="gramStart"/>
            <w:r w:rsidRPr="00181344">
              <w:t>)</w:t>
            </w:r>
            <w:r w:rsidRPr="00181344">
              <w:rPr>
                <w:vertAlign w:val="superscript"/>
              </w:rPr>
              <w:t>1.6</w:t>
            </w:r>
            <w:proofErr w:type="gramEnd"/>
          </w:p>
          <w:p w:rsidR="00D725AE" w:rsidRPr="00181344" w:rsidRDefault="00D725AE" w:rsidP="00FA74BA">
            <w:pPr>
              <w:tabs>
                <w:tab w:val="left" w:pos="3220"/>
              </w:tabs>
            </w:pPr>
            <w:r w:rsidRPr="00181344">
              <w:t>CH</w:t>
            </w:r>
            <w:r w:rsidRPr="00181344">
              <w:rPr>
                <w:vertAlign w:val="subscript"/>
              </w:rPr>
              <w:t>4</w:t>
            </w:r>
            <w:r w:rsidRPr="00181344">
              <w:t xml:space="preserve"> + h</w:t>
            </w:r>
            <w:r w:rsidRPr="00181344">
              <w:sym w:font="Symbol" w:char="F06E"/>
            </w:r>
            <w:r w:rsidRPr="00181344">
              <w:t xml:space="preserve"> </w:t>
            </w:r>
            <w:r w:rsidRPr="00181344">
              <w:sym w:font="Symbol" w:char="F0AE"/>
            </w:r>
            <w:r w:rsidRPr="00181344">
              <w:t xml:space="preserve"> </w:t>
            </w:r>
            <w:r w:rsidRPr="00181344">
              <w:rPr>
                <w:vertAlign w:val="superscript"/>
              </w:rPr>
              <w:t>2</w:t>
            </w:r>
            <w:r w:rsidRPr="00181344">
              <w:t>CH</w:t>
            </w:r>
            <w:r w:rsidRPr="00181344">
              <w:rPr>
                <w:vertAlign w:val="subscript"/>
              </w:rPr>
              <w:t>3</w:t>
            </w:r>
            <w:r w:rsidRPr="00181344">
              <w:t xml:space="preserve"> + </w:t>
            </w:r>
            <w:r w:rsidRPr="00181344">
              <w:rPr>
                <w:vertAlign w:val="superscript"/>
              </w:rPr>
              <w:t>2</w:t>
            </w:r>
            <w:r w:rsidRPr="00181344">
              <w:t>H</w:t>
            </w:r>
            <w:r w:rsidRPr="00181344">
              <w:tab/>
              <w:t>q4= 1-q1-q2-q3</w:t>
            </w:r>
          </w:p>
          <w:p w:rsidR="00D725AE" w:rsidRPr="00181344" w:rsidRDefault="00D725AE" w:rsidP="00FA74BA">
            <w:pPr>
              <w:tabs>
                <w:tab w:val="left" w:pos="3220"/>
              </w:tabs>
              <w:rPr>
                <w:sz w:val="22"/>
                <w:szCs w:val="22"/>
                <w:lang w:val="en-US"/>
              </w:rPr>
            </w:pPr>
          </w:p>
        </w:tc>
        <w:tc>
          <w:tcPr>
            <w:tcW w:w="4723" w:type="dxa"/>
          </w:tcPr>
          <w:p w:rsidR="00D725AE" w:rsidRPr="00181344" w:rsidRDefault="00D725AE" w:rsidP="008E69E4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b/>
                <w:noProof/>
                <w:u w:val="single"/>
                <w:lang w:eastAsia="fr-FR"/>
              </w:rPr>
              <w:drawing>
                <wp:inline distT="0" distB="0" distL="0" distR="0" wp14:anchorId="0B7C3FFC" wp14:editId="38AF62CA">
                  <wp:extent cx="1750169" cy="1630367"/>
                  <wp:effectExtent l="0" t="0" r="2540" b="8255"/>
                  <wp:docPr id="3" name="Imag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fig.emf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50912" cy="163105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A0407" w:rsidRPr="00181344" w:rsidTr="008E69E4">
        <w:trPr>
          <w:jc w:val="center"/>
        </w:trPr>
        <w:tc>
          <w:tcPr>
            <w:tcW w:w="9698" w:type="dxa"/>
            <w:gridSpan w:val="14"/>
          </w:tcPr>
          <w:p w:rsidR="00763DE1" w:rsidRPr="006E1401" w:rsidRDefault="00763DE1" w:rsidP="008E69E4">
            <w:r w:rsidRPr="006E1401">
              <w:t>C</w:t>
            </w:r>
            <w:r w:rsidRPr="006E1401">
              <w:rPr>
                <w:vertAlign w:val="subscript"/>
              </w:rPr>
              <w:t>2</w:t>
            </w:r>
            <w:r w:rsidRPr="006E1401">
              <w:t>H</w:t>
            </w:r>
            <w:r w:rsidRPr="006E1401">
              <w:rPr>
                <w:vertAlign w:val="subscript"/>
              </w:rPr>
              <w:t>2</w:t>
            </w:r>
            <w:r w:rsidRPr="006E1401">
              <w:t xml:space="preserve"> + h</w:t>
            </w:r>
            <w:r w:rsidRPr="006E1401">
              <w:sym w:font="Symbol" w:char="F06E"/>
            </w:r>
            <w:r w:rsidRPr="006E1401">
              <w:t xml:space="preserve"> </w:t>
            </w:r>
            <w:r w:rsidRPr="006E1401">
              <w:sym w:font="Symbol" w:char="F0AE"/>
            </w:r>
            <w:r w:rsidRPr="006E1401">
              <w:t xml:space="preserve"> </w:t>
            </w:r>
            <w:r w:rsidRPr="006E1401">
              <w:rPr>
                <w:vertAlign w:val="superscript"/>
              </w:rPr>
              <w:t>1</w:t>
            </w:r>
            <w:r w:rsidRPr="006E1401">
              <w:t>C</w:t>
            </w:r>
            <w:r w:rsidRPr="006E1401">
              <w:rPr>
                <w:vertAlign w:val="subscript"/>
              </w:rPr>
              <w:t>2</w:t>
            </w:r>
            <w:r w:rsidRPr="006E1401">
              <w:t xml:space="preserve">H + </w:t>
            </w:r>
            <w:r w:rsidRPr="006E1401">
              <w:rPr>
                <w:vertAlign w:val="superscript"/>
              </w:rPr>
              <w:t>2</w:t>
            </w:r>
            <w:r w:rsidRPr="006E1401">
              <w:t xml:space="preserve">H  </w:t>
            </w:r>
            <w:r w:rsidRPr="006E1401">
              <w:tab/>
              <w:t>95*</w:t>
            </w:r>
            <w:proofErr w:type="spellStart"/>
            <w:proofErr w:type="gramStart"/>
            <w:r w:rsidRPr="006E1401">
              <w:t>exp</w:t>
            </w:r>
            <w:proofErr w:type="spellEnd"/>
            <w:r w:rsidRPr="006E1401">
              <w:t>(</w:t>
            </w:r>
            <w:proofErr w:type="gramEnd"/>
            <w:r w:rsidRPr="006E1401">
              <w:t>-0.22*(</w:t>
            </w:r>
            <w:r w:rsidRPr="006E1401">
              <w:sym w:font="Symbol" w:char="F06C"/>
            </w:r>
            <w:r w:rsidRPr="006E1401">
              <w:t>-190))/(1+exp(-0.22*(</w:t>
            </w:r>
            <w:r w:rsidRPr="006E1401">
              <w:sym w:font="Symbol" w:char="F06C"/>
            </w:r>
            <w:r w:rsidRPr="006E1401">
              <w:t>-190)))</w:t>
            </w:r>
          </w:p>
          <w:p w:rsidR="00763DE1" w:rsidRPr="006E1401" w:rsidRDefault="00763DE1" w:rsidP="008E69E4">
            <w:r w:rsidRPr="006E1401">
              <w:t>C</w:t>
            </w:r>
            <w:r w:rsidRPr="006E1401">
              <w:rPr>
                <w:vertAlign w:val="subscript"/>
              </w:rPr>
              <w:t>2</w:t>
            </w:r>
            <w:r w:rsidRPr="006E1401">
              <w:t>H</w:t>
            </w:r>
            <w:r w:rsidRPr="006E1401">
              <w:rPr>
                <w:vertAlign w:val="subscript"/>
              </w:rPr>
              <w:t>2</w:t>
            </w:r>
            <w:r w:rsidRPr="006E1401">
              <w:t xml:space="preserve"> + h</w:t>
            </w:r>
            <w:r w:rsidRPr="006E1401">
              <w:sym w:font="Symbol" w:char="F06E"/>
            </w:r>
            <w:r w:rsidRPr="006E1401">
              <w:t xml:space="preserve"> </w:t>
            </w:r>
            <w:r w:rsidRPr="006E1401">
              <w:sym w:font="Symbol" w:char="F0AE"/>
            </w:r>
            <w:r w:rsidRPr="006E1401">
              <w:t xml:space="preserve"> </w:t>
            </w:r>
            <w:r w:rsidRPr="006E1401">
              <w:rPr>
                <w:vertAlign w:val="superscript"/>
              </w:rPr>
              <w:t>1</w:t>
            </w:r>
            <w:r w:rsidRPr="006E1401">
              <w:t>C</w:t>
            </w:r>
            <w:r w:rsidRPr="006E1401">
              <w:rPr>
                <w:vertAlign w:val="subscript"/>
              </w:rPr>
              <w:t>2</w:t>
            </w:r>
            <w:r w:rsidRPr="006E1401">
              <w:t xml:space="preserve"> + </w:t>
            </w:r>
            <w:r w:rsidRPr="006E1401">
              <w:rPr>
                <w:vertAlign w:val="superscript"/>
              </w:rPr>
              <w:t>1</w:t>
            </w:r>
            <w:r w:rsidRPr="006E1401">
              <w:t>H</w:t>
            </w:r>
            <w:r w:rsidRPr="006E1401">
              <w:rPr>
                <w:vertAlign w:val="subscript"/>
              </w:rPr>
              <w:t>2</w:t>
            </w:r>
            <w:r w:rsidRPr="006E1401">
              <w:t xml:space="preserve"> </w:t>
            </w:r>
            <w:r w:rsidRPr="006E1401">
              <w:tab/>
              <w:t>5*</w:t>
            </w:r>
            <w:proofErr w:type="spellStart"/>
            <w:proofErr w:type="gramStart"/>
            <w:r w:rsidRPr="006E1401">
              <w:t>exp</w:t>
            </w:r>
            <w:proofErr w:type="spellEnd"/>
            <w:r w:rsidRPr="006E1401">
              <w:t>(</w:t>
            </w:r>
            <w:proofErr w:type="gramEnd"/>
            <w:r w:rsidRPr="006E1401">
              <w:t>-0.22*(</w:t>
            </w:r>
            <w:r w:rsidRPr="006E1401">
              <w:sym w:font="Symbol" w:char="F06C"/>
            </w:r>
            <w:r w:rsidRPr="006E1401">
              <w:t>-180))/(1+exp(-0.22*(</w:t>
            </w:r>
            <w:r w:rsidRPr="006E1401">
              <w:sym w:font="Symbol" w:char="F06C"/>
            </w:r>
            <w:r w:rsidRPr="006E1401">
              <w:t>-180)))</w:t>
            </w:r>
          </w:p>
          <w:p w:rsidR="00763DE1" w:rsidRPr="006E1401" w:rsidRDefault="00763DE1" w:rsidP="008E69E4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4723" w:type="dxa"/>
          </w:tcPr>
          <w:p w:rsidR="00763DE1" w:rsidRPr="00181344" w:rsidRDefault="00763DE1" w:rsidP="008E69E4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6E1401">
              <w:rPr>
                <w:noProof/>
                <w:lang w:eastAsia="fr-FR"/>
              </w:rPr>
              <w:drawing>
                <wp:inline distT="0" distB="0" distL="0" distR="0" wp14:anchorId="3B6DBAB9" wp14:editId="7BA10ECA">
                  <wp:extent cx="1976008" cy="1840675"/>
                  <wp:effectExtent l="0" t="0" r="5715" b="7620"/>
                  <wp:docPr id="6" name="Imag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fig.emf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76629" cy="184125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567D0" w:rsidRPr="005567D0" w:rsidTr="008E69E4">
        <w:trPr>
          <w:jc w:val="center"/>
        </w:trPr>
        <w:tc>
          <w:tcPr>
            <w:tcW w:w="9698" w:type="dxa"/>
            <w:gridSpan w:val="14"/>
          </w:tcPr>
          <w:p w:rsidR="00763DE1" w:rsidRPr="005567D0" w:rsidRDefault="00763DE1" w:rsidP="0016517C">
            <w:pPr>
              <w:tabs>
                <w:tab w:val="left" w:pos="3402"/>
              </w:tabs>
            </w:pPr>
            <w:r w:rsidRPr="005567D0">
              <w:lastRenderedPageBreak/>
              <w:t>C</w:t>
            </w:r>
            <w:r w:rsidRPr="005567D0">
              <w:rPr>
                <w:vertAlign w:val="subscript"/>
              </w:rPr>
              <w:t>2</w:t>
            </w:r>
            <w:r w:rsidRPr="005567D0">
              <w:t>H</w:t>
            </w:r>
            <w:r w:rsidRPr="005567D0">
              <w:rPr>
                <w:vertAlign w:val="subscript"/>
              </w:rPr>
              <w:t>4</w:t>
            </w:r>
            <w:r w:rsidRPr="005567D0">
              <w:t xml:space="preserve"> + h</w:t>
            </w:r>
            <w:r w:rsidRPr="005567D0">
              <w:sym w:font="Symbol" w:char="F06E"/>
            </w:r>
            <w:r w:rsidRPr="005567D0">
              <w:t xml:space="preserve"> </w:t>
            </w:r>
            <w:r w:rsidRPr="005567D0">
              <w:sym w:font="Symbol" w:char="F0AE"/>
            </w:r>
            <w:r w:rsidRPr="005567D0">
              <w:t xml:space="preserve"> </w:t>
            </w:r>
            <w:r w:rsidRPr="005567D0">
              <w:rPr>
                <w:vertAlign w:val="superscript"/>
              </w:rPr>
              <w:t>1</w:t>
            </w:r>
            <w:r w:rsidRPr="005567D0">
              <w:t>C</w:t>
            </w:r>
            <w:r w:rsidRPr="005567D0">
              <w:rPr>
                <w:vertAlign w:val="subscript"/>
              </w:rPr>
              <w:t>2</w:t>
            </w:r>
            <w:r w:rsidRPr="005567D0">
              <w:t>H</w:t>
            </w:r>
            <w:r w:rsidRPr="005567D0">
              <w:rPr>
                <w:vertAlign w:val="subscript"/>
              </w:rPr>
              <w:t>2</w:t>
            </w:r>
            <w:r w:rsidRPr="005567D0">
              <w:t xml:space="preserve"> + </w:t>
            </w:r>
            <w:r w:rsidRPr="005567D0">
              <w:rPr>
                <w:vertAlign w:val="superscript"/>
              </w:rPr>
              <w:t>2</w:t>
            </w:r>
            <w:r w:rsidRPr="005567D0">
              <w:t xml:space="preserve">H + </w:t>
            </w:r>
            <w:r w:rsidRPr="005567D0">
              <w:rPr>
                <w:vertAlign w:val="superscript"/>
              </w:rPr>
              <w:t>2</w:t>
            </w:r>
            <w:r w:rsidR="0016517C" w:rsidRPr="005567D0">
              <w:t xml:space="preserve">H </w:t>
            </w:r>
            <w:r w:rsidRPr="005567D0">
              <w:t xml:space="preserve"> </w:t>
            </w:r>
            <w:r w:rsidR="0016517C" w:rsidRPr="005567D0">
              <w:t xml:space="preserve"> </w:t>
            </w:r>
            <w:r w:rsidR="0016517C" w:rsidRPr="005567D0">
              <w:tab/>
            </w:r>
            <w:r w:rsidR="000304CE" w:rsidRPr="005567D0">
              <w:t>1.41*(195-</w:t>
            </w:r>
            <w:r w:rsidR="000304CE" w:rsidRPr="005567D0">
              <w:sym w:font="Symbol" w:char="F06C"/>
            </w:r>
            <w:r w:rsidR="000304CE" w:rsidRPr="005567D0">
              <w:t>) (</w:t>
            </w:r>
            <w:r w:rsidR="000304CE" w:rsidRPr="005567D0">
              <w:sym w:font="Symbol" w:char="F06C"/>
            </w:r>
            <w:r w:rsidR="000304CE" w:rsidRPr="005567D0">
              <w:t xml:space="preserve">&gt;150,  sinon 64 pour </w:t>
            </w:r>
            <w:r w:rsidR="000304CE" w:rsidRPr="005567D0">
              <w:sym w:font="Symbol" w:char="F06C"/>
            </w:r>
            <w:r w:rsidR="000304CE" w:rsidRPr="005567D0">
              <w:t>&lt;150)</w:t>
            </w:r>
          </w:p>
          <w:p w:rsidR="00763DE1" w:rsidRPr="005567D0" w:rsidRDefault="00763DE1" w:rsidP="0016517C">
            <w:pPr>
              <w:tabs>
                <w:tab w:val="left" w:pos="3402"/>
              </w:tabs>
            </w:pPr>
            <w:r w:rsidRPr="005567D0">
              <w:t>C</w:t>
            </w:r>
            <w:r w:rsidRPr="005567D0">
              <w:rPr>
                <w:vertAlign w:val="subscript"/>
              </w:rPr>
              <w:t>2</w:t>
            </w:r>
            <w:r w:rsidRPr="005567D0">
              <w:t>H</w:t>
            </w:r>
            <w:r w:rsidRPr="005567D0">
              <w:rPr>
                <w:vertAlign w:val="subscript"/>
              </w:rPr>
              <w:t>4</w:t>
            </w:r>
            <w:r w:rsidRPr="005567D0">
              <w:t xml:space="preserve"> + h</w:t>
            </w:r>
            <w:r w:rsidRPr="005567D0">
              <w:sym w:font="Symbol" w:char="F06E"/>
            </w:r>
            <w:r w:rsidRPr="005567D0">
              <w:t xml:space="preserve"> </w:t>
            </w:r>
            <w:r w:rsidRPr="005567D0">
              <w:sym w:font="Symbol" w:char="F0AE"/>
            </w:r>
            <w:r w:rsidRPr="005567D0">
              <w:t xml:space="preserve"> </w:t>
            </w:r>
            <w:r w:rsidRPr="005567D0">
              <w:rPr>
                <w:vertAlign w:val="superscript"/>
              </w:rPr>
              <w:t>1</w:t>
            </w:r>
            <w:r w:rsidRPr="005567D0">
              <w:t>C</w:t>
            </w:r>
            <w:r w:rsidRPr="005567D0">
              <w:rPr>
                <w:vertAlign w:val="subscript"/>
              </w:rPr>
              <w:t>2</w:t>
            </w:r>
            <w:r w:rsidRPr="005567D0">
              <w:t>H</w:t>
            </w:r>
            <w:r w:rsidRPr="005567D0">
              <w:rPr>
                <w:vertAlign w:val="subscript"/>
              </w:rPr>
              <w:t>2</w:t>
            </w:r>
            <w:r w:rsidRPr="005567D0">
              <w:t xml:space="preserve"> + </w:t>
            </w:r>
            <w:r w:rsidRPr="005567D0">
              <w:rPr>
                <w:vertAlign w:val="superscript"/>
              </w:rPr>
              <w:t>1</w:t>
            </w:r>
            <w:r w:rsidRPr="005567D0">
              <w:t>H</w:t>
            </w:r>
            <w:r w:rsidRPr="005567D0">
              <w:rPr>
                <w:vertAlign w:val="subscript"/>
              </w:rPr>
              <w:t>2</w:t>
            </w:r>
            <w:r w:rsidR="0016517C" w:rsidRPr="005567D0">
              <w:t xml:space="preserve"> </w:t>
            </w:r>
            <w:r w:rsidRPr="005567D0">
              <w:t xml:space="preserve"> </w:t>
            </w:r>
            <w:r w:rsidR="0016517C" w:rsidRPr="005567D0">
              <w:t xml:space="preserve"> </w:t>
            </w:r>
            <w:r w:rsidR="0016517C" w:rsidRPr="005567D0">
              <w:tab/>
            </w:r>
            <w:r w:rsidR="000304CE" w:rsidRPr="005567D0">
              <w:t>85-0.98*(200-</w:t>
            </w:r>
            <w:r w:rsidR="000304CE" w:rsidRPr="005567D0">
              <w:sym w:font="Symbol" w:char="F06C"/>
            </w:r>
            <w:r w:rsidR="000304CE" w:rsidRPr="005567D0">
              <w:t>) (</w:t>
            </w:r>
            <w:r w:rsidR="000304CE" w:rsidRPr="005567D0">
              <w:sym w:font="Symbol" w:char="F06C"/>
            </w:r>
            <w:r w:rsidR="000304CE" w:rsidRPr="005567D0">
              <w:t xml:space="preserve">&gt;150,  sinon 36 pour </w:t>
            </w:r>
            <w:r w:rsidR="000304CE" w:rsidRPr="005567D0">
              <w:sym w:font="Symbol" w:char="F06C"/>
            </w:r>
            <w:r w:rsidR="000304CE" w:rsidRPr="005567D0">
              <w:t>&lt;150)</w:t>
            </w:r>
          </w:p>
          <w:p w:rsidR="00763DE1" w:rsidRPr="005567D0" w:rsidRDefault="00763DE1" w:rsidP="0016517C">
            <w:pPr>
              <w:tabs>
                <w:tab w:val="left" w:pos="3402"/>
              </w:tabs>
            </w:pPr>
            <w:r w:rsidRPr="005567D0">
              <w:t>C</w:t>
            </w:r>
            <w:r w:rsidRPr="005567D0">
              <w:rPr>
                <w:vertAlign w:val="subscript"/>
              </w:rPr>
              <w:t>2</w:t>
            </w:r>
            <w:r w:rsidRPr="005567D0">
              <w:t>H</w:t>
            </w:r>
            <w:r w:rsidRPr="005567D0">
              <w:rPr>
                <w:vertAlign w:val="subscript"/>
              </w:rPr>
              <w:t>4</w:t>
            </w:r>
            <w:r w:rsidRPr="005567D0">
              <w:t xml:space="preserve"> + h</w:t>
            </w:r>
            <w:r w:rsidRPr="005567D0">
              <w:sym w:font="Symbol" w:char="F06E"/>
            </w:r>
            <w:r w:rsidRPr="005567D0">
              <w:t xml:space="preserve"> </w:t>
            </w:r>
            <w:r w:rsidRPr="005567D0">
              <w:sym w:font="Symbol" w:char="F0AE"/>
            </w:r>
            <w:r w:rsidRPr="005567D0">
              <w:t xml:space="preserve"> </w:t>
            </w:r>
            <w:r w:rsidRPr="005567D0">
              <w:rPr>
                <w:vertAlign w:val="superscript"/>
              </w:rPr>
              <w:t>2</w:t>
            </w:r>
            <w:r w:rsidRPr="005567D0">
              <w:t>C</w:t>
            </w:r>
            <w:r w:rsidRPr="005567D0">
              <w:rPr>
                <w:vertAlign w:val="subscript"/>
              </w:rPr>
              <w:t>2</w:t>
            </w:r>
            <w:r w:rsidRPr="005567D0">
              <w:t>H</w:t>
            </w:r>
            <w:r w:rsidRPr="005567D0">
              <w:rPr>
                <w:vertAlign w:val="subscript"/>
              </w:rPr>
              <w:t>3</w:t>
            </w:r>
            <w:r w:rsidRPr="005567D0">
              <w:t xml:space="preserve"> + </w:t>
            </w:r>
            <w:r w:rsidRPr="005567D0">
              <w:rPr>
                <w:vertAlign w:val="superscript"/>
              </w:rPr>
              <w:t>2</w:t>
            </w:r>
            <w:r w:rsidR="0016517C" w:rsidRPr="005567D0">
              <w:t xml:space="preserve">H </w:t>
            </w:r>
            <w:r w:rsidRPr="005567D0">
              <w:t xml:space="preserve"> </w:t>
            </w:r>
            <w:r w:rsidR="0016517C" w:rsidRPr="005567D0">
              <w:t xml:space="preserve"> </w:t>
            </w:r>
            <w:r w:rsidR="0016517C" w:rsidRPr="005567D0">
              <w:tab/>
            </w:r>
            <w:r w:rsidRPr="005567D0">
              <w:t>15+0.98*(200-</w:t>
            </w:r>
            <w:r w:rsidRPr="005567D0">
              <w:sym w:font="Symbol" w:char="F06C"/>
            </w:r>
            <w:r w:rsidRPr="005567D0">
              <w:t>)-1.41*(195-</w:t>
            </w:r>
            <w:r w:rsidRPr="005567D0">
              <w:sym w:font="Symbol" w:char="F06C"/>
            </w:r>
            <w:r w:rsidRPr="005567D0">
              <w:t>) (</w:t>
            </w:r>
            <w:r w:rsidRPr="005567D0">
              <w:sym w:font="Symbol" w:char="F06C"/>
            </w:r>
            <w:r w:rsidRPr="005567D0">
              <w:t xml:space="preserve">&gt;150,  sinon 0 pour </w:t>
            </w:r>
            <w:r w:rsidRPr="005567D0">
              <w:sym w:font="Symbol" w:char="F06C"/>
            </w:r>
            <w:r w:rsidRPr="005567D0">
              <w:t xml:space="preserve">&lt;150) </w:t>
            </w:r>
          </w:p>
          <w:p w:rsidR="00FA74BA" w:rsidRPr="005567D0" w:rsidRDefault="00FA74BA" w:rsidP="003D2411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4723" w:type="dxa"/>
          </w:tcPr>
          <w:p w:rsidR="00FA74BA" w:rsidRPr="005567D0" w:rsidRDefault="00763DE1" w:rsidP="003D2411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noProof/>
                <w:lang w:eastAsia="fr-FR"/>
              </w:rPr>
              <w:drawing>
                <wp:inline distT="0" distB="0" distL="0" distR="0" wp14:anchorId="6CC15570" wp14:editId="4FF7A5D8">
                  <wp:extent cx="2007991" cy="1668483"/>
                  <wp:effectExtent l="0" t="0" r="0" b="8255"/>
                  <wp:docPr id="4" name="Imag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fig.emf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08382" cy="16688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9524D" w:rsidRPr="00181344" w:rsidTr="008328D6">
        <w:trPr>
          <w:jc w:val="center"/>
        </w:trPr>
        <w:tc>
          <w:tcPr>
            <w:tcW w:w="4452" w:type="dxa"/>
          </w:tcPr>
          <w:p w:rsidR="00C9524D" w:rsidRPr="00181344" w:rsidRDefault="00C9524D" w:rsidP="00CF05EB">
            <w:pPr>
              <w:tabs>
                <w:tab w:val="left" w:pos="1510"/>
              </w:tabs>
              <w:rPr>
                <w:sz w:val="22"/>
                <w:szCs w:val="22"/>
                <w:vertAlign w:val="superscript"/>
                <w:lang w:val="en-US"/>
              </w:rPr>
            </w:pPr>
          </w:p>
          <w:p w:rsidR="00C9524D" w:rsidRPr="00181344" w:rsidRDefault="00C9524D" w:rsidP="00CF05EB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181344">
              <w:rPr>
                <w:sz w:val="22"/>
                <w:szCs w:val="22"/>
                <w:lang w:val="en-US"/>
              </w:rPr>
              <w:t>C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181344">
              <w:rPr>
                <w:sz w:val="22"/>
                <w:szCs w:val="22"/>
                <w:lang w:val="en-US"/>
              </w:rPr>
              <w:t xml:space="preserve"> + h</w:t>
            </w:r>
            <w:r w:rsidRPr="00181344">
              <w:rPr>
                <w:sz w:val="22"/>
                <w:szCs w:val="22"/>
                <w:lang w:val="en-US"/>
              </w:rPr>
              <w:sym w:font="Symbol" w:char="F06E"/>
            </w:r>
            <w:r w:rsidRPr="00181344">
              <w:rPr>
                <w:sz w:val="22"/>
                <w:szCs w:val="22"/>
                <w:lang w:val="en-US"/>
              </w:rPr>
              <w:t xml:space="preserve"> </w:t>
            </w: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US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181344">
              <w:rPr>
                <w:sz w:val="22"/>
                <w:szCs w:val="22"/>
                <w:lang w:val="en-US"/>
              </w:rPr>
              <w:t>C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 xml:space="preserve"> + </w:t>
            </w:r>
            <w:r w:rsidRPr="00181344">
              <w:rPr>
                <w:sz w:val="22"/>
                <w:szCs w:val="22"/>
                <w:vertAlign w:val="superscript"/>
                <w:lang w:val="en-US"/>
              </w:rPr>
              <w:t>3</w:t>
            </w:r>
            <w:r w:rsidRPr="00181344">
              <w:rPr>
                <w:sz w:val="22"/>
                <w:szCs w:val="22"/>
                <w:lang w:val="en-US"/>
              </w:rPr>
              <w:t>C</w:t>
            </w:r>
          </w:p>
        </w:tc>
        <w:tc>
          <w:tcPr>
            <w:tcW w:w="850" w:type="dxa"/>
          </w:tcPr>
          <w:p w:rsidR="00C9524D" w:rsidRPr="00181344" w:rsidRDefault="00C9524D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719" w:type="dxa"/>
          </w:tcPr>
          <w:p w:rsidR="00C9524D" w:rsidRPr="00181344" w:rsidRDefault="00C9524D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134" w:type="dxa"/>
            <w:gridSpan w:val="4"/>
          </w:tcPr>
          <w:p w:rsidR="00C9524D" w:rsidRPr="00181344" w:rsidRDefault="00C9524D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427" w:type="dxa"/>
            <w:gridSpan w:val="5"/>
          </w:tcPr>
          <w:p w:rsidR="00C9524D" w:rsidRPr="00181344" w:rsidRDefault="00C9524D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116" w:type="dxa"/>
            <w:gridSpan w:val="2"/>
          </w:tcPr>
          <w:p w:rsidR="00C9524D" w:rsidRPr="00181344" w:rsidRDefault="00C9524D" w:rsidP="00CF05EB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&lt;165 nm</w:t>
            </w:r>
          </w:p>
          <w:p w:rsidR="00C9524D" w:rsidRPr="00181344" w:rsidRDefault="00C9524D" w:rsidP="00CF05EB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100%</w:t>
            </w:r>
          </w:p>
        </w:tc>
        <w:tc>
          <w:tcPr>
            <w:tcW w:w="4723" w:type="dxa"/>
          </w:tcPr>
          <w:p w:rsidR="00C9524D" w:rsidRPr="00181344" w:rsidRDefault="00C9524D" w:rsidP="00CF05EB">
            <w:pPr>
              <w:rPr>
                <w:sz w:val="22"/>
                <w:szCs w:val="22"/>
                <w:lang w:val="en-US"/>
              </w:rPr>
            </w:pPr>
          </w:p>
        </w:tc>
      </w:tr>
      <w:tr w:rsidR="00B15113" w:rsidRPr="00B15113" w:rsidTr="008328D6">
        <w:trPr>
          <w:jc w:val="center"/>
        </w:trPr>
        <w:tc>
          <w:tcPr>
            <w:tcW w:w="4452" w:type="dxa"/>
          </w:tcPr>
          <w:p w:rsidR="00585FC2" w:rsidRPr="00B15113" w:rsidRDefault="00585FC2" w:rsidP="00CF05EB">
            <w:pPr>
              <w:tabs>
                <w:tab w:val="left" w:pos="1510"/>
              </w:tabs>
              <w:rPr>
                <w:sz w:val="22"/>
                <w:szCs w:val="22"/>
                <w:vertAlign w:val="superscript"/>
                <w:lang w:val="en-US"/>
              </w:rPr>
            </w:pPr>
          </w:p>
          <w:p w:rsidR="005567D0" w:rsidRPr="00B15113" w:rsidRDefault="00585FC2" w:rsidP="00CF05EB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B15113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B15113">
              <w:rPr>
                <w:sz w:val="22"/>
                <w:szCs w:val="22"/>
                <w:lang w:val="en-US"/>
              </w:rPr>
              <w:t>C</w:t>
            </w:r>
            <w:r w:rsidRPr="00B15113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B15113">
              <w:rPr>
                <w:sz w:val="22"/>
                <w:szCs w:val="22"/>
                <w:lang w:val="en-US"/>
              </w:rPr>
              <w:t>H</w:t>
            </w:r>
            <w:r w:rsidRPr="00B15113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B15113">
              <w:rPr>
                <w:sz w:val="22"/>
                <w:szCs w:val="22"/>
                <w:lang w:val="en-US"/>
              </w:rPr>
              <w:t xml:space="preserve"> + h</w:t>
            </w:r>
            <w:r w:rsidRPr="00B15113">
              <w:rPr>
                <w:sz w:val="22"/>
                <w:szCs w:val="22"/>
                <w:lang w:val="en-US"/>
              </w:rPr>
              <w:sym w:font="Symbol" w:char="F06E"/>
            </w:r>
            <w:r w:rsidRPr="00B15113">
              <w:rPr>
                <w:sz w:val="22"/>
                <w:szCs w:val="22"/>
                <w:lang w:val="en-US"/>
              </w:rPr>
              <w:t xml:space="preserve"> </w:t>
            </w:r>
            <w:r w:rsidRPr="00B15113">
              <w:rPr>
                <w:sz w:val="22"/>
                <w:szCs w:val="22"/>
                <w:lang w:val="en-US"/>
              </w:rPr>
              <w:tab/>
            </w:r>
            <w:r w:rsidRPr="00B15113">
              <w:rPr>
                <w:sz w:val="22"/>
                <w:szCs w:val="22"/>
                <w:lang w:val="en-US"/>
              </w:rPr>
              <w:sym w:font="Symbol" w:char="F0AE"/>
            </w:r>
            <w:r w:rsidRPr="00B15113">
              <w:rPr>
                <w:sz w:val="22"/>
                <w:szCs w:val="22"/>
                <w:lang w:val="en-US"/>
              </w:rPr>
              <w:t xml:space="preserve"> </w:t>
            </w:r>
            <w:r w:rsidRPr="00B15113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="005567D0" w:rsidRPr="00B15113">
              <w:rPr>
                <w:sz w:val="22"/>
                <w:szCs w:val="22"/>
                <w:lang w:val="en-US"/>
              </w:rPr>
              <w:t>l-C</w:t>
            </w:r>
            <w:r w:rsidRPr="00B15113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B15113">
              <w:rPr>
                <w:sz w:val="22"/>
                <w:szCs w:val="22"/>
                <w:lang w:val="en-US"/>
              </w:rPr>
              <w:t xml:space="preserve">H + </w:t>
            </w:r>
            <w:r w:rsidRPr="00B15113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B15113">
              <w:rPr>
                <w:sz w:val="22"/>
                <w:szCs w:val="22"/>
                <w:lang w:val="en-US"/>
              </w:rPr>
              <w:t>H</w:t>
            </w:r>
          </w:p>
          <w:p w:rsidR="005567D0" w:rsidRPr="00B15113" w:rsidRDefault="005567D0" w:rsidP="005567D0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B15113">
              <w:rPr>
                <w:sz w:val="22"/>
                <w:szCs w:val="22"/>
                <w:lang w:val="en-US"/>
              </w:rPr>
              <w:tab/>
            </w:r>
            <w:r w:rsidRPr="00B15113">
              <w:rPr>
                <w:sz w:val="22"/>
                <w:szCs w:val="22"/>
                <w:lang w:val="en-US"/>
              </w:rPr>
              <w:sym w:font="Symbol" w:char="F0AE"/>
            </w:r>
            <w:r w:rsidRPr="00B15113">
              <w:rPr>
                <w:sz w:val="22"/>
                <w:szCs w:val="22"/>
                <w:lang w:val="en-US"/>
              </w:rPr>
              <w:t xml:space="preserve"> </w:t>
            </w:r>
            <w:r w:rsidRPr="00B15113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B15113">
              <w:rPr>
                <w:sz w:val="22"/>
                <w:szCs w:val="22"/>
                <w:lang w:val="en-US"/>
              </w:rPr>
              <w:t>c-C</w:t>
            </w:r>
            <w:r w:rsidRPr="00B15113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B15113">
              <w:rPr>
                <w:sz w:val="22"/>
                <w:szCs w:val="22"/>
                <w:lang w:val="en-US"/>
              </w:rPr>
              <w:t xml:space="preserve">H + </w:t>
            </w:r>
            <w:r w:rsidRPr="00B15113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B15113">
              <w:rPr>
                <w:sz w:val="22"/>
                <w:szCs w:val="22"/>
                <w:lang w:val="en-US"/>
              </w:rPr>
              <w:t>H</w:t>
            </w:r>
          </w:p>
          <w:p w:rsidR="00585FC2" w:rsidRPr="00594F0D" w:rsidRDefault="00585FC2" w:rsidP="00CF05EB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B15113">
              <w:rPr>
                <w:sz w:val="22"/>
                <w:szCs w:val="22"/>
                <w:lang w:val="en-US"/>
              </w:rPr>
              <w:tab/>
            </w:r>
            <w:r w:rsidRPr="00B15113">
              <w:rPr>
                <w:sz w:val="22"/>
                <w:szCs w:val="22"/>
                <w:lang w:val="en-US"/>
              </w:rPr>
              <w:sym w:font="Symbol" w:char="F0AE"/>
            </w:r>
            <w:r w:rsidRPr="00B15113">
              <w:rPr>
                <w:sz w:val="22"/>
                <w:szCs w:val="22"/>
                <w:lang w:val="en-US"/>
              </w:rPr>
              <w:t xml:space="preserve"> </w:t>
            </w:r>
            <w:r w:rsidRPr="00B15113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B15113">
              <w:rPr>
                <w:sz w:val="22"/>
                <w:szCs w:val="22"/>
                <w:lang w:val="en-US"/>
              </w:rPr>
              <w:t>C</w:t>
            </w:r>
            <w:r w:rsidRPr="00B15113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B15113">
              <w:rPr>
                <w:sz w:val="22"/>
                <w:szCs w:val="22"/>
                <w:lang w:val="en-US"/>
              </w:rPr>
              <w:t xml:space="preserve"> + </w:t>
            </w:r>
            <w:r w:rsidRPr="00B15113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B15113">
              <w:rPr>
                <w:sz w:val="22"/>
                <w:szCs w:val="22"/>
                <w:lang w:val="en-US"/>
              </w:rPr>
              <w:t>H</w:t>
            </w:r>
            <w:r w:rsidRPr="00B15113">
              <w:rPr>
                <w:sz w:val="22"/>
                <w:szCs w:val="22"/>
                <w:vertAlign w:val="subscript"/>
                <w:lang w:val="en-US"/>
              </w:rPr>
              <w:t>2</w:t>
            </w:r>
            <w:r w:rsidR="00594F0D">
              <w:rPr>
                <w:sz w:val="22"/>
                <w:szCs w:val="22"/>
                <w:lang w:val="en-US"/>
              </w:rPr>
              <w:t xml:space="preserve"> (TS = 291 nm)</w:t>
            </w:r>
          </w:p>
        </w:tc>
        <w:tc>
          <w:tcPr>
            <w:tcW w:w="850" w:type="dxa"/>
          </w:tcPr>
          <w:p w:rsidR="00585FC2" w:rsidRDefault="00585FC2" w:rsidP="00CF05EB">
            <w:pPr>
              <w:rPr>
                <w:sz w:val="22"/>
                <w:szCs w:val="22"/>
                <w:lang w:val="en-US"/>
              </w:rPr>
            </w:pPr>
          </w:p>
          <w:p w:rsidR="00594F0D" w:rsidRDefault="00594F0D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44</w:t>
            </w:r>
            <w:bookmarkStart w:id="0" w:name="_GoBack"/>
            <w:bookmarkEnd w:id="0"/>
            <w:r>
              <w:rPr>
                <w:sz w:val="22"/>
                <w:szCs w:val="22"/>
                <w:lang w:val="en-US"/>
              </w:rPr>
              <w:t>8</w:t>
            </w:r>
          </w:p>
          <w:p w:rsidR="00594F0D" w:rsidRDefault="00594F0D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435</w:t>
            </w:r>
          </w:p>
          <w:p w:rsidR="00594F0D" w:rsidRPr="00B15113" w:rsidRDefault="00594F0D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333</w:t>
            </w:r>
          </w:p>
        </w:tc>
        <w:tc>
          <w:tcPr>
            <w:tcW w:w="719" w:type="dxa"/>
          </w:tcPr>
          <w:p w:rsidR="00585FC2" w:rsidRPr="00B15113" w:rsidRDefault="00585FC2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134" w:type="dxa"/>
            <w:gridSpan w:val="4"/>
          </w:tcPr>
          <w:p w:rsidR="00585FC2" w:rsidRPr="00B15113" w:rsidRDefault="005567D0" w:rsidP="00CF05EB">
            <w:pPr>
              <w:rPr>
                <w:sz w:val="22"/>
                <w:szCs w:val="22"/>
                <w:lang w:val="en-US"/>
              </w:rPr>
            </w:pPr>
            <w:r w:rsidRPr="00B15113">
              <w:rPr>
                <w:sz w:val="22"/>
                <w:szCs w:val="22"/>
                <w:lang w:val="en-US"/>
              </w:rPr>
              <w:t>&gt;291 nm</w:t>
            </w:r>
          </w:p>
          <w:p w:rsidR="005567D0" w:rsidRPr="00B15113" w:rsidRDefault="005567D0" w:rsidP="00CF05EB">
            <w:pPr>
              <w:rPr>
                <w:sz w:val="22"/>
                <w:szCs w:val="22"/>
                <w:lang w:val="en-US"/>
              </w:rPr>
            </w:pPr>
            <w:r w:rsidRPr="00B15113">
              <w:rPr>
                <w:sz w:val="22"/>
                <w:szCs w:val="22"/>
                <w:lang w:val="en-US"/>
              </w:rPr>
              <w:t>0</w:t>
            </w:r>
          </w:p>
          <w:p w:rsidR="005567D0" w:rsidRPr="00B15113" w:rsidRDefault="005567D0" w:rsidP="00CF05EB">
            <w:pPr>
              <w:rPr>
                <w:sz w:val="22"/>
                <w:szCs w:val="22"/>
                <w:lang w:val="en-US"/>
              </w:rPr>
            </w:pPr>
            <w:r w:rsidRPr="00B15113">
              <w:rPr>
                <w:sz w:val="22"/>
                <w:szCs w:val="22"/>
                <w:lang w:val="en-US"/>
              </w:rPr>
              <w:t>0</w:t>
            </w:r>
          </w:p>
          <w:p w:rsidR="005567D0" w:rsidRPr="00B15113" w:rsidRDefault="005567D0" w:rsidP="00CF05EB">
            <w:pPr>
              <w:rPr>
                <w:sz w:val="22"/>
                <w:szCs w:val="22"/>
                <w:lang w:val="en-US"/>
              </w:rPr>
            </w:pPr>
            <w:r w:rsidRPr="00B15113">
              <w:rPr>
                <w:sz w:val="22"/>
                <w:szCs w:val="22"/>
                <w:lang w:val="en-US"/>
              </w:rPr>
              <w:t>0</w:t>
            </w:r>
          </w:p>
        </w:tc>
        <w:tc>
          <w:tcPr>
            <w:tcW w:w="1427" w:type="dxa"/>
            <w:gridSpan w:val="5"/>
          </w:tcPr>
          <w:p w:rsidR="00585FC2" w:rsidRPr="00B15113" w:rsidRDefault="00585FC2" w:rsidP="00CF05EB">
            <w:pPr>
              <w:rPr>
                <w:sz w:val="22"/>
                <w:szCs w:val="22"/>
                <w:lang w:val="en-US"/>
              </w:rPr>
            </w:pPr>
            <w:r w:rsidRPr="00B15113">
              <w:rPr>
                <w:sz w:val="22"/>
                <w:szCs w:val="22"/>
                <w:lang w:val="en-US"/>
              </w:rPr>
              <w:t>291</w:t>
            </w:r>
            <w:r w:rsidR="005567D0" w:rsidRPr="00B15113">
              <w:rPr>
                <w:sz w:val="22"/>
                <w:szCs w:val="22"/>
                <w:lang w:val="en-US"/>
              </w:rPr>
              <w:t>-274</w:t>
            </w:r>
            <w:r w:rsidRPr="00B15113">
              <w:rPr>
                <w:sz w:val="22"/>
                <w:szCs w:val="22"/>
                <w:lang w:val="en-US"/>
              </w:rPr>
              <w:t xml:space="preserve"> nm</w:t>
            </w:r>
          </w:p>
          <w:p w:rsidR="00585FC2" w:rsidRPr="00B15113" w:rsidRDefault="00585FC2" w:rsidP="00CF05EB">
            <w:pPr>
              <w:rPr>
                <w:sz w:val="22"/>
                <w:szCs w:val="22"/>
                <w:lang w:val="en-US"/>
              </w:rPr>
            </w:pPr>
            <w:r w:rsidRPr="00B15113">
              <w:rPr>
                <w:sz w:val="22"/>
                <w:szCs w:val="22"/>
                <w:lang w:val="en-US"/>
              </w:rPr>
              <w:t>0</w:t>
            </w:r>
          </w:p>
          <w:p w:rsidR="005567D0" w:rsidRPr="00B15113" w:rsidRDefault="005567D0" w:rsidP="00CF05EB">
            <w:pPr>
              <w:rPr>
                <w:sz w:val="22"/>
                <w:szCs w:val="22"/>
                <w:lang w:val="en-US"/>
              </w:rPr>
            </w:pPr>
            <w:r w:rsidRPr="00B15113">
              <w:rPr>
                <w:sz w:val="22"/>
                <w:szCs w:val="22"/>
                <w:lang w:val="en-US"/>
              </w:rPr>
              <w:t>0</w:t>
            </w:r>
          </w:p>
          <w:p w:rsidR="00585FC2" w:rsidRPr="00B15113" w:rsidRDefault="00585FC2" w:rsidP="00CF05EB">
            <w:pPr>
              <w:rPr>
                <w:sz w:val="22"/>
                <w:szCs w:val="22"/>
                <w:lang w:val="en-US"/>
              </w:rPr>
            </w:pPr>
            <w:r w:rsidRPr="00B15113">
              <w:rPr>
                <w:sz w:val="22"/>
                <w:szCs w:val="22"/>
                <w:lang w:val="en-US"/>
              </w:rPr>
              <w:t>100%</w:t>
            </w:r>
          </w:p>
        </w:tc>
        <w:tc>
          <w:tcPr>
            <w:tcW w:w="1116" w:type="dxa"/>
            <w:gridSpan w:val="2"/>
          </w:tcPr>
          <w:p w:rsidR="00585FC2" w:rsidRPr="00B15113" w:rsidRDefault="00585FC2" w:rsidP="00CF05EB">
            <w:pPr>
              <w:rPr>
                <w:sz w:val="22"/>
                <w:szCs w:val="22"/>
                <w:lang w:val="en-US"/>
              </w:rPr>
            </w:pPr>
            <w:r w:rsidRPr="00B15113">
              <w:rPr>
                <w:sz w:val="22"/>
                <w:szCs w:val="22"/>
                <w:lang w:val="en-US"/>
              </w:rPr>
              <w:t>&lt;274 nm</w:t>
            </w:r>
          </w:p>
          <w:p w:rsidR="00585FC2" w:rsidRPr="00B15113" w:rsidRDefault="005567D0" w:rsidP="00CF05EB">
            <w:pPr>
              <w:rPr>
                <w:sz w:val="22"/>
                <w:szCs w:val="22"/>
                <w:lang w:val="en-US"/>
              </w:rPr>
            </w:pPr>
            <w:r w:rsidRPr="00B15113">
              <w:rPr>
                <w:sz w:val="22"/>
                <w:szCs w:val="22"/>
                <w:lang w:val="en-US"/>
              </w:rPr>
              <w:t>3</w:t>
            </w:r>
            <w:r w:rsidR="00585FC2" w:rsidRPr="00B15113">
              <w:rPr>
                <w:sz w:val="22"/>
                <w:szCs w:val="22"/>
                <w:lang w:val="en-US"/>
              </w:rPr>
              <w:t>0%</w:t>
            </w:r>
          </w:p>
          <w:p w:rsidR="005567D0" w:rsidRPr="00B15113" w:rsidRDefault="005567D0" w:rsidP="00CF05EB">
            <w:pPr>
              <w:rPr>
                <w:sz w:val="22"/>
                <w:szCs w:val="22"/>
                <w:lang w:val="en-US"/>
              </w:rPr>
            </w:pPr>
            <w:r w:rsidRPr="00B15113">
              <w:rPr>
                <w:sz w:val="22"/>
                <w:szCs w:val="22"/>
                <w:lang w:val="en-US"/>
              </w:rPr>
              <w:t>30%</w:t>
            </w:r>
          </w:p>
          <w:p w:rsidR="00585FC2" w:rsidRPr="00B15113" w:rsidRDefault="005567D0" w:rsidP="00CF05EB">
            <w:pPr>
              <w:rPr>
                <w:sz w:val="22"/>
                <w:szCs w:val="22"/>
                <w:lang w:val="en-US"/>
              </w:rPr>
            </w:pPr>
            <w:r w:rsidRPr="00B15113">
              <w:rPr>
                <w:sz w:val="22"/>
                <w:szCs w:val="22"/>
                <w:lang w:val="en-US"/>
              </w:rPr>
              <w:t>4</w:t>
            </w:r>
            <w:r w:rsidR="00585FC2" w:rsidRPr="00B15113">
              <w:rPr>
                <w:sz w:val="22"/>
                <w:szCs w:val="22"/>
                <w:lang w:val="en-US"/>
              </w:rPr>
              <w:t>0%</w:t>
            </w:r>
          </w:p>
        </w:tc>
        <w:tc>
          <w:tcPr>
            <w:tcW w:w="4723" w:type="dxa"/>
          </w:tcPr>
          <w:p w:rsidR="00585FC2" w:rsidRDefault="00585FC2" w:rsidP="00CF05EB">
            <w:pPr>
              <w:rPr>
                <w:sz w:val="22"/>
                <w:szCs w:val="22"/>
                <w:lang w:val="en-US"/>
              </w:rPr>
            </w:pPr>
          </w:p>
          <w:p w:rsidR="00594F0D" w:rsidRPr="00594F0D" w:rsidRDefault="00594F0D" w:rsidP="00594F0D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 xml:space="preserve">There is a barrier for </w:t>
            </w:r>
            <w:r w:rsidRPr="00B15113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B15113">
              <w:rPr>
                <w:sz w:val="22"/>
                <w:szCs w:val="22"/>
                <w:lang w:val="en-US"/>
              </w:rPr>
              <w:t>C</w:t>
            </w:r>
            <w:r w:rsidRPr="00B15113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B15113">
              <w:rPr>
                <w:sz w:val="22"/>
                <w:szCs w:val="22"/>
                <w:lang w:val="en-US"/>
              </w:rPr>
              <w:t xml:space="preserve"> + </w:t>
            </w:r>
            <w:r w:rsidRPr="00B15113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B15113">
              <w:rPr>
                <w:sz w:val="22"/>
                <w:szCs w:val="22"/>
                <w:lang w:val="en-US"/>
              </w:rPr>
              <w:t>H</w:t>
            </w:r>
            <w:r w:rsidRPr="00B15113">
              <w:rPr>
                <w:sz w:val="22"/>
                <w:szCs w:val="22"/>
                <w:vertAlign w:val="subscript"/>
                <w:lang w:val="en-US"/>
              </w:rPr>
              <w:t>2</w:t>
            </w:r>
            <w:r>
              <w:rPr>
                <w:sz w:val="22"/>
                <w:szCs w:val="22"/>
                <w:lang w:val="en-US"/>
              </w:rPr>
              <w:t xml:space="preserve"> channel</w:t>
            </w:r>
            <w:r>
              <w:rPr>
                <w:sz w:val="22"/>
                <w:szCs w:val="22"/>
                <w:lang w:val="en-US"/>
              </w:rPr>
              <w:fldChar w:fldCharType="begin"/>
            </w:r>
            <w:r>
              <w:rPr>
                <w:sz w:val="22"/>
                <w:szCs w:val="22"/>
                <w:lang w:val="en-US"/>
              </w:rPr>
              <w:instrText xml:space="preserve"> ADDIN EN.CITE &lt;EndNote&gt;&lt;Cite&gt;&lt;Author&gt;Mebel&lt;/Author&gt;&lt;Year&gt;1998&lt;/Year&gt;&lt;RecNum&gt;89&lt;/RecNum&gt;&lt;record&gt;&lt;rec-number&gt;89&lt;/rec-number&gt;&lt;foreign-keys&gt;&lt;key app="EN" db-id="ps0sfz2xytefrjedwtpprs0cszadzd9xrtxw"&gt;89&lt;/key&gt;&lt;/foreign-keys&gt;&lt;ref-type name="Journal Article"&gt;17&lt;/ref-type&gt;&lt;contributors&gt;&lt;authors&gt;&lt;author&gt;A. M. Mebel&lt;/author&gt;&lt;author&gt;W. M. Jackson&lt;/author&gt;&lt;author&gt;A. H. H. Chang&lt;/author&gt;&lt;author&gt;S. H. Lin&lt;/author&gt;&lt;/authors&gt;&lt;/contributors&gt;&lt;titles&gt;&lt;title&gt;Ab-initio calculations of the C3Hn (n=1-4) species Isomerization Mechanism of C3H2.&lt;/title&gt;&lt;secondary-title&gt;J. Am. Chem. Soc.&lt;/secondary-title&gt;&lt;/titles&gt;&lt;periodical&gt;&lt;full-title&gt;J. Am. Chem. Soc.&lt;/full-title&gt;&lt;/periodical&gt;&lt;pages&gt;5751&lt;/pages&gt;&lt;volume&gt;120&lt;/volume&gt;&lt;dates&gt;&lt;year&gt;1998&lt;/year&gt;&lt;/dates&gt;&lt;urls&gt;&lt;/urls&gt;&lt;/record&gt;&lt;/Cite&gt;&lt;/EndNote&gt;</w:instrText>
            </w:r>
            <w:r>
              <w:rPr>
                <w:sz w:val="22"/>
                <w:szCs w:val="22"/>
                <w:lang w:val="en-US"/>
              </w:rPr>
              <w:fldChar w:fldCharType="separate"/>
            </w:r>
            <w:r>
              <w:rPr>
                <w:sz w:val="22"/>
                <w:szCs w:val="22"/>
                <w:lang w:val="en-US"/>
              </w:rPr>
              <w:t xml:space="preserve"> (</w:t>
            </w:r>
            <w:proofErr w:type="spellStart"/>
            <w:r>
              <w:rPr>
                <w:sz w:val="22"/>
                <w:szCs w:val="22"/>
                <w:lang w:val="en-US"/>
              </w:rPr>
              <w:t>Mebel</w:t>
            </w:r>
            <w:proofErr w:type="spellEnd"/>
            <w:r w:rsidRPr="00594F0D">
              <w:rPr>
                <w:i/>
                <w:sz w:val="22"/>
                <w:szCs w:val="22"/>
                <w:lang w:val="en-US"/>
              </w:rPr>
              <w:t xml:space="preserve"> et al.</w:t>
            </w:r>
            <w:r>
              <w:rPr>
                <w:sz w:val="22"/>
                <w:szCs w:val="22"/>
                <w:lang w:val="en-US"/>
              </w:rPr>
              <w:t xml:space="preserve"> 1998)</w:t>
            </w:r>
            <w:r>
              <w:rPr>
                <w:sz w:val="22"/>
                <w:szCs w:val="22"/>
                <w:lang w:val="en-US"/>
              </w:rPr>
              <w:fldChar w:fldCharType="end"/>
            </w:r>
          </w:p>
        </w:tc>
      </w:tr>
      <w:tr w:rsidR="003C3654" w:rsidRPr="00181344" w:rsidTr="008328D6">
        <w:trPr>
          <w:jc w:val="center"/>
        </w:trPr>
        <w:tc>
          <w:tcPr>
            <w:tcW w:w="4452" w:type="dxa"/>
          </w:tcPr>
          <w:p w:rsidR="003C3654" w:rsidRPr="00181344" w:rsidRDefault="003C3654" w:rsidP="00CF05EB">
            <w:pPr>
              <w:tabs>
                <w:tab w:val="left" w:pos="1510"/>
              </w:tabs>
              <w:rPr>
                <w:sz w:val="22"/>
                <w:szCs w:val="22"/>
                <w:vertAlign w:val="superscript"/>
                <w:lang w:val="en-US"/>
              </w:rPr>
            </w:pPr>
          </w:p>
          <w:p w:rsidR="003C3654" w:rsidRPr="00181344" w:rsidRDefault="003C3654" w:rsidP="00CF05EB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>C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3</w:t>
            </w:r>
            <w:r>
              <w:rPr>
                <w:sz w:val="22"/>
                <w:szCs w:val="22"/>
                <w:lang w:val="en-US"/>
              </w:rPr>
              <w:t>H</w:t>
            </w:r>
            <w:r>
              <w:rPr>
                <w:sz w:val="22"/>
                <w:szCs w:val="22"/>
                <w:vertAlign w:val="subscript"/>
                <w:lang w:val="en-US"/>
              </w:rPr>
              <w:t>3</w:t>
            </w:r>
            <w:r>
              <w:rPr>
                <w:sz w:val="22"/>
                <w:szCs w:val="22"/>
                <w:lang w:val="en-US"/>
              </w:rPr>
              <w:t xml:space="preserve"> </w:t>
            </w:r>
            <w:r w:rsidRPr="00181344">
              <w:rPr>
                <w:sz w:val="22"/>
                <w:szCs w:val="22"/>
                <w:lang w:val="en-US"/>
              </w:rPr>
              <w:t>+ h</w:t>
            </w:r>
            <w:r w:rsidRPr="00181344">
              <w:rPr>
                <w:sz w:val="22"/>
                <w:szCs w:val="22"/>
                <w:lang w:val="en-US"/>
              </w:rPr>
              <w:sym w:font="Symbol" w:char="F06E"/>
            </w:r>
            <w:r w:rsidRPr="00181344">
              <w:rPr>
                <w:sz w:val="22"/>
                <w:szCs w:val="22"/>
                <w:lang w:val="en-US"/>
              </w:rPr>
              <w:t xml:space="preserve"> </w:t>
            </w: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US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181344">
              <w:rPr>
                <w:sz w:val="22"/>
                <w:szCs w:val="22"/>
                <w:lang w:val="en-US"/>
              </w:rPr>
              <w:t>C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3</w:t>
            </w:r>
            <w:r>
              <w:rPr>
                <w:sz w:val="22"/>
                <w:szCs w:val="22"/>
                <w:lang w:val="en-US"/>
              </w:rPr>
              <w:t>H</w:t>
            </w:r>
            <w:r w:rsidRPr="00C9524D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 xml:space="preserve"> + </w:t>
            </w:r>
            <w:r>
              <w:rPr>
                <w:sz w:val="22"/>
                <w:szCs w:val="22"/>
                <w:vertAlign w:val="superscript"/>
                <w:lang w:val="en-US"/>
              </w:rPr>
              <w:t>2</w:t>
            </w:r>
            <w:r>
              <w:rPr>
                <w:sz w:val="22"/>
                <w:szCs w:val="22"/>
                <w:lang w:val="en-US"/>
              </w:rPr>
              <w:t>H</w:t>
            </w:r>
          </w:p>
        </w:tc>
        <w:tc>
          <w:tcPr>
            <w:tcW w:w="850" w:type="dxa"/>
          </w:tcPr>
          <w:p w:rsidR="003C3654" w:rsidRPr="00181344" w:rsidRDefault="003C3654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719" w:type="dxa"/>
          </w:tcPr>
          <w:p w:rsidR="003C3654" w:rsidRPr="00181344" w:rsidRDefault="003C3654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134" w:type="dxa"/>
            <w:gridSpan w:val="4"/>
          </w:tcPr>
          <w:p w:rsidR="003C3654" w:rsidRPr="00181344" w:rsidRDefault="003C3654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427" w:type="dxa"/>
            <w:gridSpan w:val="5"/>
          </w:tcPr>
          <w:p w:rsidR="003C3654" w:rsidRDefault="003C3654" w:rsidP="00CF05EB">
            <w:pPr>
              <w:rPr>
                <w:sz w:val="22"/>
                <w:szCs w:val="22"/>
                <w:lang w:val="en-US"/>
              </w:rPr>
            </w:pPr>
          </w:p>
          <w:p w:rsidR="003C3654" w:rsidRPr="00181344" w:rsidRDefault="003C3654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116" w:type="dxa"/>
            <w:gridSpan w:val="2"/>
          </w:tcPr>
          <w:p w:rsidR="003C3654" w:rsidRPr="00181344" w:rsidRDefault="003C3654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&lt;330</w:t>
            </w:r>
            <w:r w:rsidRPr="00181344">
              <w:rPr>
                <w:sz w:val="22"/>
                <w:szCs w:val="22"/>
                <w:lang w:val="en-US"/>
              </w:rPr>
              <w:t xml:space="preserve"> nm</w:t>
            </w:r>
          </w:p>
          <w:p w:rsidR="003C3654" w:rsidRPr="00181344" w:rsidRDefault="003C3654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10</w:t>
            </w:r>
            <w:r w:rsidRPr="00181344">
              <w:rPr>
                <w:sz w:val="22"/>
                <w:szCs w:val="22"/>
                <w:lang w:val="en-US"/>
              </w:rPr>
              <w:t>0%</w:t>
            </w:r>
          </w:p>
        </w:tc>
        <w:tc>
          <w:tcPr>
            <w:tcW w:w="4723" w:type="dxa"/>
          </w:tcPr>
          <w:p w:rsidR="003C3654" w:rsidRPr="00181344" w:rsidRDefault="003C3654" w:rsidP="00CF05EB">
            <w:pPr>
              <w:rPr>
                <w:sz w:val="22"/>
                <w:szCs w:val="22"/>
                <w:lang w:val="en-US"/>
              </w:rPr>
            </w:pPr>
          </w:p>
        </w:tc>
      </w:tr>
      <w:tr w:rsidR="005567D0" w:rsidRPr="005567D0" w:rsidTr="008328D6">
        <w:trPr>
          <w:jc w:val="center"/>
        </w:trPr>
        <w:tc>
          <w:tcPr>
            <w:tcW w:w="4452" w:type="dxa"/>
          </w:tcPr>
          <w:p w:rsidR="003C3654" w:rsidRPr="005567D0" w:rsidRDefault="003C3654" w:rsidP="00CF05EB">
            <w:pPr>
              <w:tabs>
                <w:tab w:val="left" w:pos="1510"/>
              </w:tabs>
              <w:rPr>
                <w:sz w:val="22"/>
                <w:szCs w:val="22"/>
                <w:vertAlign w:val="superscript"/>
                <w:lang w:val="en-US"/>
              </w:rPr>
            </w:pPr>
          </w:p>
          <w:p w:rsidR="003C3654" w:rsidRPr="005567D0" w:rsidRDefault="003C3654" w:rsidP="00CF05EB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5567D0">
              <w:rPr>
                <w:sz w:val="22"/>
                <w:szCs w:val="22"/>
                <w:lang w:val="en-US"/>
              </w:rPr>
              <w:t>C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5567D0">
              <w:rPr>
                <w:sz w:val="22"/>
                <w:szCs w:val="22"/>
                <w:lang w:val="en-US"/>
              </w:rPr>
              <w:t>CCH + h</w:t>
            </w:r>
            <w:r w:rsidRPr="005567D0">
              <w:rPr>
                <w:sz w:val="22"/>
                <w:szCs w:val="22"/>
                <w:lang w:val="en-US"/>
              </w:rPr>
              <w:sym w:font="Symbol" w:char="F06E"/>
            </w:r>
            <w:r w:rsidRPr="005567D0">
              <w:rPr>
                <w:sz w:val="22"/>
                <w:szCs w:val="22"/>
                <w:lang w:val="en-US"/>
              </w:rPr>
              <w:t xml:space="preserve"> </w:t>
            </w: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US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5567D0">
              <w:rPr>
                <w:sz w:val="22"/>
                <w:szCs w:val="22"/>
                <w:lang w:val="en-US"/>
              </w:rPr>
              <w:t xml:space="preserve"> +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H</w:t>
            </w:r>
          </w:p>
          <w:p w:rsidR="003C3654" w:rsidRPr="005567D0" w:rsidRDefault="003C3654" w:rsidP="00CF05EB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US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5567D0">
              <w:rPr>
                <w:sz w:val="22"/>
                <w:szCs w:val="22"/>
                <w:lang w:val="en-US"/>
              </w:rPr>
              <w:t>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 xml:space="preserve"> +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</w:p>
          <w:p w:rsidR="003C3654" w:rsidRPr="005567D0" w:rsidRDefault="003C3654" w:rsidP="00CF05EB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US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5567D0">
              <w:rPr>
                <w:sz w:val="22"/>
                <w:szCs w:val="22"/>
                <w:lang w:val="en-US"/>
              </w:rPr>
              <w:t>C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 xml:space="preserve"> +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5567D0">
              <w:rPr>
                <w:sz w:val="22"/>
                <w:szCs w:val="22"/>
                <w:lang w:val="en-US"/>
              </w:rPr>
              <w:t>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</w:p>
        </w:tc>
        <w:tc>
          <w:tcPr>
            <w:tcW w:w="850" w:type="dxa"/>
          </w:tcPr>
          <w:p w:rsidR="003C3654" w:rsidRPr="005567D0" w:rsidRDefault="003C3654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719" w:type="dxa"/>
          </w:tcPr>
          <w:p w:rsidR="003C3654" w:rsidRPr="005567D0" w:rsidRDefault="003C3654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134" w:type="dxa"/>
            <w:gridSpan w:val="4"/>
          </w:tcPr>
          <w:p w:rsidR="003C3654" w:rsidRPr="005567D0" w:rsidRDefault="003C3654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427" w:type="dxa"/>
            <w:gridSpan w:val="5"/>
          </w:tcPr>
          <w:p w:rsidR="003C3654" w:rsidRPr="005567D0" w:rsidRDefault="003C3654" w:rsidP="00CF05EB">
            <w:pPr>
              <w:rPr>
                <w:sz w:val="22"/>
                <w:szCs w:val="22"/>
                <w:lang w:val="en-US"/>
              </w:rPr>
            </w:pPr>
          </w:p>
          <w:p w:rsidR="003C3654" w:rsidRPr="005567D0" w:rsidRDefault="003C3654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116" w:type="dxa"/>
            <w:gridSpan w:val="2"/>
          </w:tcPr>
          <w:p w:rsidR="003C3654" w:rsidRPr="005567D0" w:rsidRDefault="009233EA" w:rsidP="00CF05EB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&lt;24</w:t>
            </w:r>
            <w:r w:rsidR="003C3654" w:rsidRPr="005567D0">
              <w:rPr>
                <w:sz w:val="22"/>
                <w:szCs w:val="22"/>
                <w:lang w:val="en-US"/>
              </w:rPr>
              <w:t>0 nm</w:t>
            </w:r>
          </w:p>
          <w:p w:rsidR="003C3654" w:rsidRPr="005567D0" w:rsidRDefault="003C3654" w:rsidP="00CF05EB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8</w:t>
            </w:r>
            <w:r w:rsidR="00F25F50" w:rsidRPr="005567D0">
              <w:rPr>
                <w:sz w:val="22"/>
                <w:szCs w:val="22"/>
                <w:lang w:val="en-US"/>
              </w:rPr>
              <w:t>5</w:t>
            </w:r>
            <w:r w:rsidRPr="005567D0">
              <w:rPr>
                <w:sz w:val="22"/>
                <w:szCs w:val="22"/>
                <w:lang w:val="en-US"/>
              </w:rPr>
              <w:t>%</w:t>
            </w:r>
          </w:p>
          <w:p w:rsidR="003C3654" w:rsidRPr="005567D0" w:rsidRDefault="00F25F50" w:rsidP="00CF05EB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0</w:t>
            </w:r>
            <w:r w:rsidR="003C3654" w:rsidRPr="005567D0">
              <w:rPr>
                <w:sz w:val="22"/>
                <w:szCs w:val="22"/>
                <w:lang w:val="en-US"/>
              </w:rPr>
              <w:t>%</w:t>
            </w:r>
          </w:p>
          <w:p w:rsidR="003C3654" w:rsidRPr="005567D0" w:rsidRDefault="003C3654" w:rsidP="00CF05EB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1</w:t>
            </w:r>
            <w:r w:rsidR="00F25F50" w:rsidRPr="005567D0">
              <w:rPr>
                <w:sz w:val="22"/>
                <w:szCs w:val="22"/>
                <w:lang w:val="en-US"/>
              </w:rPr>
              <w:t>5</w:t>
            </w:r>
            <w:r w:rsidRPr="005567D0">
              <w:rPr>
                <w:sz w:val="22"/>
                <w:szCs w:val="22"/>
                <w:lang w:val="en-US"/>
              </w:rPr>
              <w:t>%</w:t>
            </w:r>
          </w:p>
        </w:tc>
        <w:tc>
          <w:tcPr>
            <w:tcW w:w="4723" w:type="dxa"/>
          </w:tcPr>
          <w:p w:rsidR="003C3654" w:rsidRPr="005567D0" w:rsidRDefault="003C3654" w:rsidP="00CF05EB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TZWtpPC9BdXRob3I+PFllYXI+MTk5MjwvWWVhcj48UmVj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=
</w:fldData>
              </w:fldChar>
            </w:r>
            <w:r w:rsidR="00594F0D">
              <w:rPr>
                <w:sz w:val="22"/>
                <w:szCs w:val="22"/>
                <w:lang w:val="en-US"/>
              </w:rPr>
              <w:instrText xml:space="preserve"> ADDIN EN.CITE </w:instrText>
            </w:r>
            <w:r w:rsidR="00594F0D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TZWtpPC9BdXRob3I+PFllYXI+MTk5MjwvWWVhcj48UmVj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=
</w:fldData>
              </w:fldChar>
            </w:r>
            <w:r w:rsidR="00594F0D">
              <w:rPr>
                <w:sz w:val="22"/>
                <w:szCs w:val="22"/>
                <w:lang w:val="en-US"/>
              </w:rPr>
              <w:instrText xml:space="preserve"> ADDIN EN.CITE.DATA </w:instrText>
            </w:r>
            <w:r w:rsidR="00594F0D">
              <w:rPr>
                <w:sz w:val="22"/>
                <w:szCs w:val="22"/>
                <w:lang w:val="en-US"/>
              </w:rPr>
            </w:r>
            <w:r w:rsidR="00594F0D">
              <w:rPr>
                <w:sz w:val="22"/>
                <w:szCs w:val="22"/>
                <w:lang w:val="en-US"/>
              </w:rPr>
              <w:fldChar w:fldCharType="end"/>
            </w:r>
            <w:r w:rsidRPr="005567D0">
              <w:rPr>
                <w:sz w:val="22"/>
                <w:szCs w:val="22"/>
                <w:lang w:val="en-US"/>
              </w:rPr>
              <w:fldChar w:fldCharType="separate"/>
            </w:r>
            <w:r w:rsidRPr="005567D0">
              <w:rPr>
                <w:sz w:val="22"/>
                <w:szCs w:val="22"/>
                <w:lang w:val="en-US"/>
              </w:rPr>
              <w:t xml:space="preserve"> (Seki &amp; Okabe 1992, Ni</w:t>
            </w:r>
            <w:r w:rsidRPr="005567D0">
              <w:rPr>
                <w:i/>
                <w:sz w:val="22"/>
                <w:szCs w:val="22"/>
                <w:lang w:val="en-US"/>
              </w:rPr>
              <w:t xml:space="preserve"> et al.</w:t>
            </w:r>
            <w:r w:rsidRPr="005567D0">
              <w:rPr>
                <w:sz w:val="22"/>
                <w:szCs w:val="22"/>
                <w:lang w:val="en-US"/>
              </w:rPr>
              <w:t xml:space="preserve"> 1999, Sun</w:t>
            </w:r>
            <w:r w:rsidRPr="005567D0">
              <w:rPr>
                <w:i/>
                <w:sz w:val="22"/>
                <w:szCs w:val="22"/>
                <w:lang w:val="en-US"/>
              </w:rPr>
              <w:t xml:space="preserve"> et al.</w:t>
            </w:r>
            <w:r w:rsidRPr="005567D0">
              <w:rPr>
                <w:sz w:val="22"/>
                <w:szCs w:val="22"/>
                <w:lang w:val="en-US"/>
              </w:rPr>
              <w:t xml:space="preserve"> 1999)</w:t>
            </w:r>
            <w:r w:rsidRPr="005567D0">
              <w:rPr>
                <w:sz w:val="22"/>
                <w:szCs w:val="22"/>
                <w:lang w:val="en-US"/>
              </w:rPr>
              <w:fldChar w:fldCharType="end"/>
            </w:r>
          </w:p>
        </w:tc>
      </w:tr>
      <w:tr w:rsidR="005567D0" w:rsidRPr="005567D0" w:rsidTr="008328D6">
        <w:trPr>
          <w:jc w:val="center"/>
        </w:trPr>
        <w:tc>
          <w:tcPr>
            <w:tcW w:w="4452" w:type="dxa"/>
          </w:tcPr>
          <w:p w:rsidR="00C9524D" w:rsidRPr="005567D0" w:rsidRDefault="00C9524D" w:rsidP="00CF05EB">
            <w:pPr>
              <w:tabs>
                <w:tab w:val="left" w:pos="1510"/>
              </w:tabs>
              <w:rPr>
                <w:sz w:val="22"/>
                <w:szCs w:val="22"/>
                <w:vertAlign w:val="superscript"/>
                <w:lang w:val="en-US"/>
              </w:rPr>
            </w:pPr>
          </w:p>
          <w:p w:rsidR="00C9524D" w:rsidRPr="005567D0" w:rsidRDefault="003C3654" w:rsidP="00CF05EB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="00C9524D"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CCC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 xml:space="preserve"> </w:t>
            </w:r>
            <w:r w:rsidR="00C9524D" w:rsidRPr="005567D0">
              <w:rPr>
                <w:sz w:val="22"/>
                <w:szCs w:val="22"/>
                <w:lang w:val="en-US"/>
              </w:rPr>
              <w:t>+ h</w:t>
            </w:r>
            <w:r w:rsidR="00C9524D" w:rsidRPr="005567D0">
              <w:rPr>
                <w:sz w:val="22"/>
                <w:szCs w:val="22"/>
                <w:lang w:val="en-US"/>
              </w:rPr>
              <w:sym w:font="Symbol" w:char="F06E"/>
            </w:r>
            <w:r w:rsidR="00C9524D" w:rsidRPr="005567D0">
              <w:rPr>
                <w:sz w:val="22"/>
                <w:szCs w:val="22"/>
                <w:lang w:val="en-US"/>
              </w:rPr>
              <w:t xml:space="preserve"> </w:t>
            </w:r>
            <w:r w:rsidR="00C9524D" w:rsidRPr="005567D0">
              <w:rPr>
                <w:sz w:val="22"/>
                <w:szCs w:val="22"/>
                <w:lang w:val="en-US"/>
              </w:rPr>
              <w:tab/>
            </w:r>
            <w:r w:rsidR="00C9524D" w:rsidRPr="005567D0">
              <w:rPr>
                <w:sz w:val="22"/>
                <w:szCs w:val="22"/>
                <w:lang w:val="en-US"/>
              </w:rPr>
              <w:sym w:font="Symbol" w:char="F0AE"/>
            </w:r>
            <w:r w:rsidR="00C9524D" w:rsidRPr="005567D0">
              <w:rPr>
                <w:sz w:val="22"/>
                <w:szCs w:val="22"/>
                <w:lang w:val="en-US"/>
              </w:rPr>
              <w:t xml:space="preserve">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="00C9524D" w:rsidRPr="005567D0">
              <w:rPr>
                <w:sz w:val="22"/>
                <w:szCs w:val="22"/>
                <w:lang w:val="en-US"/>
              </w:rPr>
              <w:t>C</w:t>
            </w:r>
            <w:r w:rsidR="00C9524D" w:rsidRPr="005567D0">
              <w:rPr>
                <w:sz w:val="22"/>
                <w:szCs w:val="22"/>
                <w:vertAlign w:val="subscript"/>
                <w:lang w:val="en-US"/>
              </w:rPr>
              <w:t>3</w:t>
            </w:r>
            <w:r w:rsidR="00C9524D"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3</w:t>
            </w:r>
            <w:r w:rsidR="00C9524D" w:rsidRPr="005567D0">
              <w:rPr>
                <w:sz w:val="22"/>
                <w:szCs w:val="22"/>
                <w:lang w:val="en-US"/>
              </w:rPr>
              <w:t xml:space="preserve"> + </w:t>
            </w:r>
            <w:r w:rsidR="00C9524D"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="00C9524D" w:rsidRPr="005567D0">
              <w:rPr>
                <w:sz w:val="22"/>
                <w:szCs w:val="22"/>
                <w:lang w:val="en-US"/>
              </w:rPr>
              <w:t>H</w:t>
            </w:r>
          </w:p>
          <w:p w:rsidR="003C3654" w:rsidRPr="005567D0" w:rsidRDefault="003C3654" w:rsidP="00CF05EB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US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5567D0">
              <w:rPr>
                <w:sz w:val="22"/>
                <w:szCs w:val="22"/>
                <w:lang w:val="en-US"/>
              </w:rPr>
              <w:t>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 xml:space="preserve"> +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</w:p>
          <w:p w:rsidR="003C3654" w:rsidRPr="005567D0" w:rsidRDefault="003C3654" w:rsidP="00CF05EB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US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5567D0">
              <w:rPr>
                <w:sz w:val="22"/>
                <w:szCs w:val="22"/>
                <w:lang w:val="en-US"/>
              </w:rPr>
              <w:t>C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 xml:space="preserve"> +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5567D0">
              <w:rPr>
                <w:sz w:val="22"/>
                <w:szCs w:val="22"/>
                <w:lang w:val="en-US"/>
              </w:rPr>
              <w:t>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</w:p>
        </w:tc>
        <w:tc>
          <w:tcPr>
            <w:tcW w:w="850" w:type="dxa"/>
          </w:tcPr>
          <w:p w:rsidR="00C9524D" w:rsidRPr="005567D0" w:rsidRDefault="00C9524D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719" w:type="dxa"/>
          </w:tcPr>
          <w:p w:rsidR="00C9524D" w:rsidRPr="005567D0" w:rsidRDefault="00C9524D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134" w:type="dxa"/>
            <w:gridSpan w:val="4"/>
          </w:tcPr>
          <w:p w:rsidR="00C9524D" w:rsidRPr="005567D0" w:rsidRDefault="00C9524D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427" w:type="dxa"/>
            <w:gridSpan w:val="5"/>
          </w:tcPr>
          <w:p w:rsidR="00C9524D" w:rsidRPr="005567D0" w:rsidRDefault="00C9524D" w:rsidP="00CF05EB">
            <w:pPr>
              <w:rPr>
                <w:sz w:val="22"/>
                <w:szCs w:val="22"/>
                <w:lang w:val="en-US"/>
              </w:rPr>
            </w:pPr>
          </w:p>
          <w:p w:rsidR="00C9524D" w:rsidRPr="005567D0" w:rsidRDefault="00C9524D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116" w:type="dxa"/>
            <w:gridSpan w:val="2"/>
          </w:tcPr>
          <w:p w:rsidR="00C9524D" w:rsidRPr="005567D0" w:rsidRDefault="009233EA" w:rsidP="00CF05EB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&lt;24</w:t>
            </w:r>
            <w:r w:rsidR="00585FC2" w:rsidRPr="005567D0">
              <w:rPr>
                <w:sz w:val="22"/>
                <w:szCs w:val="22"/>
                <w:lang w:val="en-US"/>
              </w:rPr>
              <w:t>0</w:t>
            </w:r>
            <w:r w:rsidR="00C9524D" w:rsidRPr="005567D0">
              <w:rPr>
                <w:sz w:val="22"/>
                <w:szCs w:val="22"/>
                <w:lang w:val="en-US"/>
              </w:rPr>
              <w:t xml:space="preserve"> nm</w:t>
            </w:r>
          </w:p>
          <w:p w:rsidR="00C9524D" w:rsidRPr="005567D0" w:rsidRDefault="00F25F50" w:rsidP="00CF05EB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85</w:t>
            </w:r>
            <w:r w:rsidR="00C9524D" w:rsidRPr="005567D0">
              <w:rPr>
                <w:sz w:val="22"/>
                <w:szCs w:val="22"/>
                <w:lang w:val="en-US"/>
              </w:rPr>
              <w:t>%</w:t>
            </w:r>
          </w:p>
          <w:p w:rsidR="003C3654" w:rsidRPr="005567D0" w:rsidRDefault="00482F9E" w:rsidP="00CF05EB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10</w:t>
            </w:r>
            <w:r w:rsidR="003C3654" w:rsidRPr="005567D0">
              <w:rPr>
                <w:sz w:val="22"/>
                <w:szCs w:val="22"/>
                <w:lang w:val="en-US"/>
              </w:rPr>
              <w:t>%</w:t>
            </w:r>
          </w:p>
          <w:p w:rsidR="003C3654" w:rsidRPr="005567D0" w:rsidRDefault="00482F9E" w:rsidP="00CF05EB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5</w:t>
            </w:r>
            <w:r w:rsidR="003C3654" w:rsidRPr="005567D0">
              <w:rPr>
                <w:sz w:val="22"/>
                <w:szCs w:val="22"/>
                <w:lang w:val="en-US"/>
              </w:rPr>
              <w:t>%</w:t>
            </w:r>
          </w:p>
        </w:tc>
        <w:tc>
          <w:tcPr>
            <w:tcW w:w="4723" w:type="dxa"/>
          </w:tcPr>
          <w:p w:rsidR="00C9524D" w:rsidRPr="005567D0" w:rsidRDefault="003C3654" w:rsidP="003C3654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TZWtpPC9BdXRob3I+PFllYXI+MTk5MjwvWWVhcj48UmVj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=
</w:fldData>
              </w:fldChar>
            </w:r>
            <w:r w:rsidR="00594F0D">
              <w:rPr>
                <w:sz w:val="22"/>
                <w:szCs w:val="22"/>
                <w:lang w:val="en-US"/>
              </w:rPr>
              <w:instrText xml:space="preserve"> ADDIN EN.CITE </w:instrText>
            </w:r>
            <w:r w:rsidR="00594F0D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TZWtpPC9BdXRob3I+PFllYXI+MTk5MjwvWWVhcj48UmVj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=
</w:fldData>
              </w:fldChar>
            </w:r>
            <w:r w:rsidR="00594F0D">
              <w:rPr>
                <w:sz w:val="22"/>
                <w:szCs w:val="22"/>
                <w:lang w:val="en-US"/>
              </w:rPr>
              <w:instrText xml:space="preserve"> ADDIN EN.CITE.DATA </w:instrText>
            </w:r>
            <w:r w:rsidR="00594F0D">
              <w:rPr>
                <w:sz w:val="22"/>
                <w:szCs w:val="22"/>
                <w:lang w:val="en-US"/>
              </w:rPr>
            </w:r>
            <w:r w:rsidR="00594F0D">
              <w:rPr>
                <w:sz w:val="22"/>
                <w:szCs w:val="22"/>
                <w:lang w:val="en-US"/>
              </w:rPr>
              <w:fldChar w:fldCharType="end"/>
            </w:r>
            <w:r w:rsidRPr="005567D0">
              <w:rPr>
                <w:sz w:val="22"/>
                <w:szCs w:val="22"/>
                <w:lang w:val="en-US"/>
              </w:rPr>
              <w:fldChar w:fldCharType="separate"/>
            </w:r>
            <w:r w:rsidRPr="005567D0">
              <w:rPr>
                <w:sz w:val="22"/>
                <w:szCs w:val="22"/>
                <w:lang w:val="en-US"/>
              </w:rPr>
              <w:t xml:space="preserve"> (Seki &amp; Okabe 1992, Ni</w:t>
            </w:r>
            <w:r w:rsidRPr="005567D0">
              <w:rPr>
                <w:i/>
                <w:sz w:val="22"/>
                <w:szCs w:val="22"/>
                <w:lang w:val="en-US"/>
              </w:rPr>
              <w:t xml:space="preserve"> et al.</w:t>
            </w:r>
            <w:r w:rsidRPr="005567D0">
              <w:rPr>
                <w:sz w:val="22"/>
                <w:szCs w:val="22"/>
                <w:lang w:val="en-US"/>
              </w:rPr>
              <w:t xml:space="preserve"> 1999, Sun</w:t>
            </w:r>
            <w:r w:rsidRPr="005567D0">
              <w:rPr>
                <w:i/>
                <w:sz w:val="22"/>
                <w:szCs w:val="22"/>
                <w:lang w:val="en-US"/>
              </w:rPr>
              <w:t xml:space="preserve"> et al.</w:t>
            </w:r>
            <w:r w:rsidRPr="005567D0">
              <w:rPr>
                <w:sz w:val="22"/>
                <w:szCs w:val="22"/>
                <w:lang w:val="en-US"/>
              </w:rPr>
              <w:t xml:space="preserve"> 1999)</w:t>
            </w:r>
            <w:r w:rsidRPr="005567D0">
              <w:rPr>
                <w:sz w:val="22"/>
                <w:szCs w:val="22"/>
                <w:lang w:val="en-US"/>
              </w:rPr>
              <w:fldChar w:fldCharType="end"/>
            </w:r>
          </w:p>
        </w:tc>
      </w:tr>
      <w:tr w:rsidR="005567D0" w:rsidRPr="005567D0" w:rsidTr="008328D6">
        <w:trPr>
          <w:jc w:val="center"/>
        </w:trPr>
        <w:tc>
          <w:tcPr>
            <w:tcW w:w="4452" w:type="dxa"/>
          </w:tcPr>
          <w:p w:rsidR="00CC0825" w:rsidRPr="005567D0" w:rsidRDefault="00CC0825" w:rsidP="009D3E27">
            <w:pPr>
              <w:tabs>
                <w:tab w:val="left" w:pos="1510"/>
              </w:tabs>
              <w:rPr>
                <w:sz w:val="22"/>
                <w:szCs w:val="22"/>
                <w:vertAlign w:val="superscript"/>
                <w:lang w:val="en-US"/>
              </w:rPr>
            </w:pPr>
          </w:p>
          <w:p w:rsidR="00132C93" w:rsidRPr="005567D0" w:rsidRDefault="00CC0825" w:rsidP="00132C93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5567D0">
              <w:rPr>
                <w:sz w:val="22"/>
                <w:szCs w:val="22"/>
                <w:lang w:val="en-US"/>
              </w:rPr>
              <w:t>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6</w:t>
            </w:r>
            <w:r w:rsidRPr="005567D0">
              <w:rPr>
                <w:sz w:val="22"/>
                <w:szCs w:val="22"/>
                <w:lang w:val="en-US"/>
              </w:rPr>
              <w:t xml:space="preserve"> + h</w:t>
            </w:r>
            <w:r w:rsidRPr="005567D0">
              <w:rPr>
                <w:sz w:val="22"/>
                <w:szCs w:val="22"/>
                <w:lang w:val="en-US"/>
              </w:rPr>
              <w:sym w:font="Symbol" w:char="F06E"/>
            </w:r>
            <w:r w:rsidRPr="005567D0">
              <w:rPr>
                <w:sz w:val="22"/>
                <w:szCs w:val="22"/>
                <w:lang w:val="en-US"/>
              </w:rPr>
              <w:t xml:space="preserve"> </w:t>
            </w: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US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5</w:t>
            </w:r>
            <w:r w:rsidRPr="005567D0">
              <w:rPr>
                <w:sz w:val="22"/>
                <w:szCs w:val="22"/>
                <w:lang w:val="en-US"/>
              </w:rPr>
              <w:t xml:space="preserve"> +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H</w:t>
            </w:r>
          </w:p>
          <w:p w:rsidR="00132C93" w:rsidRPr="005567D0" w:rsidRDefault="00132C93" w:rsidP="00132C93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US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C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5567D0">
              <w:rPr>
                <w:sz w:val="22"/>
                <w:szCs w:val="22"/>
                <w:lang w:val="en-US"/>
              </w:rPr>
              <w:t xml:space="preserve">CCH +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 xml:space="preserve">H +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H</w:t>
            </w:r>
          </w:p>
          <w:p w:rsidR="00132C93" w:rsidRPr="005567D0" w:rsidRDefault="00132C93" w:rsidP="00132C93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US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C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CC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 xml:space="preserve"> +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 xml:space="preserve">H +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H</w:t>
            </w:r>
          </w:p>
          <w:p w:rsidR="00CC0825" w:rsidRPr="005567D0" w:rsidRDefault="00CC0825" w:rsidP="009D3E27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US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5567D0">
              <w:rPr>
                <w:sz w:val="22"/>
                <w:szCs w:val="22"/>
                <w:lang w:val="en-US"/>
              </w:rPr>
              <w:t xml:space="preserve"> +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 xml:space="preserve">H +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</w:p>
          <w:p w:rsidR="00CC0825" w:rsidRPr="005567D0" w:rsidRDefault="00CC0825" w:rsidP="009D3E27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US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5567D0">
              <w:rPr>
                <w:sz w:val="22"/>
                <w:szCs w:val="22"/>
                <w:lang w:val="en-US"/>
              </w:rPr>
              <w:t xml:space="preserve"> +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C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3</w:t>
            </w:r>
          </w:p>
          <w:p w:rsidR="00CC0825" w:rsidRPr="005567D0" w:rsidRDefault="00CC0825" w:rsidP="009D3E27">
            <w:pPr>
              <w:tabs>
                <w:tab w:val="left" w:pos="1510"/>
              </w:tabs>
              <w:rPr>
                <w:sz w:val="22"/>
                <w:szCs w:val="22"/>
                <w:vertAlign w:val="subscript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US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5567D0">
              <w:rPr>
                <w:sz w:val="22"/>
                <w:szCs w:val="22"/>
                <w:lang w:val="en-US"/>
              </w:rPr>
              <w:t>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 xml:space="preserve"> +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 xml:space="preserve">H + 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C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3</w:t>
            </w:r>
          </w:p>
          <w:p w:rsidR="00CC0825" w:rsidRPr="005567D0" w:rsidRDefault="00CC0825" w:rsidP="009D3E27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US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5567D0">
              <w:rPr>
                <w:sz w:val="22"/>
                <w:szCs w:val="22"/>
                <w:lang w:val="en-US"/>
              </w:rPr>
              <w:t>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4</w:t>
            </w:r>
            <w:r w:rsidRPr="005567D0">
              <w:rPr>
                <w:sz w:val="22"/>
                <w:szCs w:val="22"/>
                <w:lang w:val="en-US"/>
              </w:rPr>
              <w:t xml:space="preserve"> +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5567D0">
              <w:rPr>
                <w:sz w:val="22"/>
                <w:szCs w:val="22"/>
                <w:lang w:val="en-US"/>
              </w:rPr>
              <w:t>C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</w:p>
          <w:p w:rsidR="00CC0825" w:rsidRPr="005567D0" w:rsidRDefault="00CC0825" w:rsidP="009D3E27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US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5567D0">
              <w:rPr>
                <w:sz w:val="22"/>
                <w:szCs w:val="22"/>
                <w:lang w:val="en-US"/>
              </w:rPr>
              <w:t>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 xml:space="preserve"> + 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5567D0">
              <w:rPr>
                <w:sz w:val="22"/>
                <w:szCs w:val="22"/>
                <w:lang w:val="en-US"/>
              </w:rPr>
              <w:t>C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4</w:t>
            </w:r>
          </w:p>
        </w:tc>
        <w:tc>
          <w:tcPr>
            <w:tcW w:w="850" w:type="dxa"/>
          </w:tcPr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719" w:type="dxa"/>
          </w:tcPr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134" w:type="dxa"/>
            <w:gridSpan w:val="4"/>
          </w:tcPr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427" w:type="dxa"/>
            <w:gridSpan w:val="5"/>
          </w:tcPr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210-180nm</w:t>
            </w:r>
          </w:p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41%</w:t>
            </w:r>
          </w:p>
          <w:p w:rsidR="00CC0825" w:rsidRPr="005567D0" w:rsidRDefault="00132C93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1</w:t>
            </w:r>
            <w:r w:rsidR="00CC0825" w:rsidRPr="005567D0">
              <w:rPr>
                <w:sz w:val="22"/>
                <w:szCs w:val="22"/>
                <w:lang w:val="en-US"/>
              </w:rPr>
              <w:t>%</w:t>
            </w:r>
          </w:p>
          <w:p w:rsidR="00132C93" w:rsidRPr="005567D0" w:rsidRDefault="00132C93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1%</w:t>
            </w:r>
          </w:p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7%</w:t>
            </w:r>
          </w:p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36%</w:t>
            </w:r>
          </w:p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14%</w:t>
            </w:r>
          </w:p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0%</w:t>
            </w:r>
          </w:p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0%</w:t>
            </w:r>
          </w:p>
        </w:tc>
        <w:tc>
          <w:tcPr>
            <w:tcW w:w="1116" w:type="dxa"/>
            <w:gridSpan w:val="2"/>
          </w:tcPr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&lt;180nm</w:t>
            </w:r>
          </w:p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2%</w:t>
            </w:r>
          </w:p>
          <w:p w:rsidR="00CC0825" w:rsidRPr="005567D0" w:rsidRDefault="00132C93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4</w:t>
            </w:r>
            <w:r w:rsidR="00CC0825" w:rsidRPr="005567D0">
              <w:rPr>
                <w:sz w:val="22"/>
                <w:szCs w:val="22"/>
                <w:lang w:val="en-US"/>
              </w:rPr>
              <w:t>%</w:t>
            </w:r>
          </w:p>
          <w:p w:rsidR="00132C93" w:rsidRPr="005567D0" w:rsidRDefault="00132C93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3%</w:t>
            </w:r>
          </w:p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17%</w:t>
            </w:r>
          </w:p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4%</w:t>
            </w:r>
          </w:p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60%</w:t>
            </w:r>
          </w:p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6%</w:t>
            </w:r>
          </w:p>
          <w:p w:rsidR="00CC0825" w:rsidRPr="005567D0" w:rsidRDefault="00680EB7" w:rsidP="00680EB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4</w:t>
            </w:r>
            <w:r w:rsidR="00CC0825" w:rsidRPr="005567D0">
              <w:rPr>
                <w:sz w:val="22"/>
                <w:szCs w:val="22"/>
                <w:lang w:val="en-US"/>
              </w:rPr>
              <w:t>%</w:t>
            </w:r>
          </w:p>
        </w:tc>
        <w:tc>
          <w:tcPr>
            <w:tcW w:w="4723" w:type="dxa"/>
          </w:tcPr>
          <w:p w:rsidR="00E022DE" w:rsidRPr="005567D0" w:rsidRDefault="00E022DE" w:rsidP="009D3E27">
            <w:pPr>
              <w:rPr>
                <w:sz w:val="22"/>
                <w:szCs w:val="22"/>
                <w:lang w:val="en-US"/>
              </w:rPr>
            </w:pPr>
          </w:p>
          <w:p w:rsidR="00CC0825" w:rsidRPr="005567D0" w:rsidRDefault="00CC0825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Cb3JyZWxsPC9BdXRob3I+PFllYXI+MTk3MTwvWWVhcj48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</w:fldData>
              </w:fldChar>
            </w:r>
            <w:r w:rsidR="00594F0D">
              <w:rPr>
                <w:sz w:val="22"/>
                <w:szCs w:val="22"/>
                <w:lang w:val="en-US"/>
              </w:rPr>
              <w:instrText xml:space="preserve"> ADDIN EN.CITE </w:instrText>
            </w:r>
            <w:r w:rsidR="00594F0D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Cb3JyZWxsPC9BdXRob3I+PFllYXI+MTk3MTwvWWVhcj48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</w:fldData>
              </w:fldChar>
            </w:r>
            <w:r w:rsidR="00594F0D">
              <w:rPr>
                <w:sz w:val="22"/>
                <w:szCs w:val="22"/>
                <w:lang w:val="en-US"/>
              </w:rPr>
              <w:instrText xml:space="preserve"> ADDIN EN.CITE.DATA </w:instrText>
            </w:r>
            <w:r w:rsidR="00594F0D">
              <w:rPr>
                <w:sz w:val="22"/>
                <w:szCs w:val="22"/>
                <w:lang w:val="en-US"/>
              </w:rPr>
            </w:r>
            <w:r w:rsidR="00594F0D">
              <w:rPr>
                <w:sz w:val="22"/>
                <w:szCs w:val="22"/>
                <w:lang w:val="en-US"/>
              </w:rPr>
              <w:fldChar w:fldCharType="end"/>
            </w:r>
            <w:r w:rsidRPr="005567D0">
              <w:rPr>
                <w:sz w:val="22"/>
                <w:szCs w:val="22"/>
                <w:lang w:val="en-US"/>
              </w:rPr>
              <w:fldChar w:fldCharType="separate"/>
            </w:r>
            <w:r w:rsidRPr="005567D0">
              <w:rPr>
                <w:sz w:val="22"/>
                <w:szCs w:val="22"/>
                <w:lang w:val="en-US"/>
              </w:rPr>
              <w:t xml:space="preserve"> (</w:t>
            </w:r>
            <w:proofErr w:type="spellStart"/>
            <w:r w:rsidRPr="005567D0">
              <w:rPr>
                <w:sz w:val="22"/>
                <w:szCs w:val="22"/>
                <w:lang w:val="en-US"/>
              </w:rPr>
              <w:t>Borrell</w:t>
            </w:r>
            <w:proofErr w:type="spellEnd"/>
            <w:r w:rsidRPr="005567D0">
              <w:rPr>
                <w:i/>
                <w:sz w:val="22"/>
                <w:szCs w:val="22"/>
                <w:lang w:val="en-US"/>
              </w:rPr>
              <w:t xml:space="preserve"> et al.</w:t>
            </w:r>
            <w:r w:rsidRPr="005567D0">
              <w:rPr>
                <w:sz w:val="22"/>
                <w:szCs w:val="22"/>
                <w:lang w:val="en-US"/>
              </w:rPr>
              <w:t xml:space="preserve"> 1971, Lee</w:t>
            </w:r>
            <w:r w:rsidRPr="005567D0">
              <w:rPr>
                <w:i/>
                <w:sz w:val="22"/>
                <w:szCs w:val="22"/>
                <w:lang w:val="en-US"/>
              </w:rPr>
              <w:t xml:space="preserve"> et al.</w:t>
            </w:r>
            <w:r w:rsidRPr="005567D0">
              <w:rPr>
                <w:sz w:val="22"/>
                <w:szCs w:val="22"/>
                <w:lang w:val="en-US"/>
              </w:rPr>
              <w:t xml:space="preserve"> 2004, Lee</w:t>
            </w:r>
            <w:r w:rsidRPr="005567D0">
              <w:rPr>
                <w:i/>
                <w:sz w:val="22"/>
                <w:szCs w:val="22"/>
                <w:lang w:val="en-US"/>
              </w:rPr>
              <w:t xml:space="preserve"> et al.</w:t>
            </w:r>
            <w:r w:rsidRPr="005567D0">
              <w:rPr>
                <w:sz w:val="22"/>
                <w:szCs w:val="22"/>
                <w:lang w:val="en-US"/>
              </w:rPr>
              <w:t xml:space="preserve"> 2003)</w:t>
            </w:r>
            <w:r w:rsidRPr="005567D0">
              <w:rPr>
                <w:sz w:val="22"/>
                <w:szCs w:val="22"/>
                <w:lang w:val="en-US"/>
              </w:rPr>
              <w:fldChar w:fldCharType="end"/>
            </w:r>
          </w:p>
        </w:tc>
      </w:tr>
      <w:tr w:rsidR="00DA5D78" w:rsidRPr="00181344" w:rsidTr="008328D6">
        <w:trPr>
          <w:jc w:val="center"/>
        </w:trPr>
        <w:tc>
          <w:tcPr>
            <w:tcW w:w="4452" w:type="dxa"/>
          </w:tcPr>
          <w:p w:rsidR="00DA5D78" w:rsidRPr="00BD6EF6" w:rsidRDefault="00DA5D78" w:rsidP="00CF05EB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</w:p>
          <w:p w:rsidR="002031C4" w:rsidRDefault="00DA5D78" w:rsidP="002031C4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181344">
              <w:rPr>
                <w:sz w:val="22"/>
                <w:szCs w:val="22"/>
                <w:lang w:val="en-US"/>
              </w:rPr>
              <w:t>C</w:t>
            </w:r>
            <w:r>
              <w:rPr>
                <w:sz w:val="22"/>
                <w:szCs w:val="22"/>
                <w:vertAlign w:val="subscript"/>
                <w:lang w:val="en-US"/>
              </w:rPr>
              <w:t>3</w:t>
            </w:r>
            <w:r>
              <w:rPr>
                <w:sz w:val="22"/>
                <w:szCs w:val="22"/>
                <w:lang w:val="en-US"/>
              </w:rPr>
              <w:t>H</w:t>
            </w:r>
            <w:r w:rsidR="00CC0825">
              <w:rPr>
                <w:sz w:val="22"/>
                <w:szCs w:val="22"/>
                <w:vertAlign w:val="subscript"/>
                <w:lang w:val="en-US"/>
              </w:rPr>
              <w:t>8</w:t>
            </w:r>
            <w:r>
              <w:rPr>
                <w:sz w:val="22"/>
                <w:szCs w:val="22"/>
                <w:lang w:val="en-US"/>
              </w:rPr>
              <w:t xml:space="preserve"> </w:t>
            </w:r>
            <w:r w:rsidRPr="00181344">
              <w:rPr>
                <w:sz w:val="22"/>
                <w:szCs w:val="22"/>
                <w:lang w:val="en-US"/>
              </w:rPr>
              <w:t>+ h</w:t>
            </w:r>
            <w:r w:rsidRPr="00181344">
              <w:rPr>
                <w:sz w:val="22"/>
                <w:szCs w:val="22"/>
                <w:lang w:val="en-US"/>
              </w:rPr>
              <w:sym w:font="Symbol" w:char="F06E"/>
            </w:r>
            <w:r w:rsidRPr="00181344">
              <w:rPr>
                <w:sz w:val="22"/>
                <w:szCs w:val="22"/>
                <w:lang w:val="en-US"/>
              </w:rPr>
              <w:t xml:space="preserve"> </w:t>
            </w:r>
            <w:r w:rsidR="002031C4" w:rsidRPr="00181344">
              <w:rPr>
                <w:sz w:val="22"/>
                <w:szCs w:val="22"/>
                <w:lang w:val="en-US"/>
              </w:rPr>
              <w:tab/>
            </w:r>
            <w:r w:rsidR="002031C4" w:rsidRPr="00181344">
              <w:rPr>
                <w:sz w:val="22"/>
                <w:szCs w:val="22"/>
                <w:lang w:val="en-US"/>
              </w:rPr>
              <w:sym w:font="Symbol" w:char="F0AE"/>
            </w:r>
            <w:r w:rsidR="002031C4" w:rsidRPr="00181344">
              <w:rPr>
                <w:sz w:val="22"/>
                <w:szCs w:val="22"/>
                <w:lang w:val="en-US"/>
              </w:rPr>
              <w:t xml:space="preserve"> </w:t>
            </w:r>
            <w:r w:rsidR="002031C4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="002031C4" w:rsidRPr="00181344">
              <w:rPr>
                <w:sz w:val="22"/>
                <w:szCs w:val="22"/>
                <w:lang w:val="en-US"/>
              </w:rPr>
              <w:t>C</w:t>
            </w:r>
            <w:r w:rsidR="002031C4" w:rsidRPr="00181344">
              <w:rPr>
                <w:sz w:val="22"/>
                <w:szCs w:val="22"/>
                <w:vertAlign w:val="subscript"/>
                <w:lang w:val="en-US"/>
              </w:rPr>
              <w:t>3</w:t>
            </w:r>
            <w:r w:rsidR="002031C4">
              <w:rPr>
                <w:sz w:val="22"/>
                <w:szCs w:val="22"/>
                <w:lang w:val="en-US"/>
              </w:rPr>
              <w:t>H</w:t>
            </w:r>
            <w:r w:rsidR="00F007DE">
              <w:rPr>
                <w:sz w:val="22"/>
                <w:szCs w:val="22"/>
                <w:vertAlign w:val="subscript"/>
                <w:lang w:val="en-US"/>
              </w:rPr>
              <w:t>7</w:t>
            </w:r>
            <w:r w:rsidR="002031C4" w:rsidRPr="00181344">
              <w:rPr>
                <w:sz w:val="22"/>
                <w:szCs w:val="22"/>
                <w:lang w:val="en-US"/>
              </w:rPr>
              <w:t xml:space="preserve"> + </w:t>
            </w:r>
            <w:r w:rsidR="002031C4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="002031C4">
              <w:rPr>
                <w:sz w:val="22"/>
                <w:szCs w:val="22"/>
                <w:lang w:val="en-US"/>
              </w:rPr>
              <w:t>H</w:t>
            </w:r>
          </w:p>
          <w:p w:rsidR="002031C4" w:rsidRDefault="002031C4" w:rsidP="00F007DE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US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>C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3</w:t>
            </w:r>
            <w:r>
              <w:rPr>
                <w:sz w:val="22"/>
                <w:szCs w:val="22"/>
                <w:lang w:val="en-US"/>
              </w:rPr>
              <w:t>H</w:t>
            </w:r>
            <w:r w:rsidR="00F007DE">
              <w:rPr>
                <w:sz w:val="22"/>
                <w:szCs w:val="22"/>
                <w:vertAlign w:val="subscript"/>
                <w:lang w:val="en-US"/>
              </w:rPr>
              <w:t>6</w:t>
            </w:r>
            <w:r w:rsidRPr="00181344">
              <w:rPr>
                <w:sz w:val="22"/>
                <w:szCs w:val="22"/>
                <w:lang w:val="en-US"/>
              </w:rPr>
              <w:t xml:space="preserve"> + </w:t>
            </w:r>
            <w:r>
              <w:rPr>
                <w:sz w:val="22"/>
                <w:szCs w:val="22"/>
                <w:vertAlign w:val="superscript"/>
                <w:lang w:val="en-US"/>
              </w:rPr>
              <w:t>2</w:t>
            </w:r>
            <w:r>
              <w:rPr>
                <w:sz w:val="22"/>
                <w:szCs w:val="22"/>
                <w:lang w:val="en-US"/>
              </w:rPr>
              <w:t xml:space="preserve">H </w:t>
            </w:r>
            <w:r w:rsidRPr="00181344">
              <w:rPr>
                <w:sz w:val="22"/>
                <w:szCs w:val="22"/>
                <w:lang w:val="en-US"/>
              </w:rPr>
              <w:t xml:space="preserve">+ </w:t>
            </w:r>
            <w:r>
              <w:rPr>
                <w:sz w:val="22"/>
                <w:szCs w:val="22"/>
                <w:vertAlign w:val="superscript"/>
                <w:lang w:val="en-US"/>
              </w:rPr>
              <w:t>2</w:t>
            </w:r>
            <w:r>
              <w:rPr>
                <w:sz w:val="22"/>
                <w:szCs w:val="22"/>
                <w:lang w:val="en-US"/>
              </w:rPr>
              <w:t>H</w:t>
            </w:r>
          </w:p>
          <w:p w:rsidR="002031C4" w:rsidRDefault="002031C4" w:rsidP="002031C4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US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>C</w:t>
            </w:r>
            <w:r>
              <w:rPr>
                <w:sz w:val="22"/>
                <w:szCs w:val="22"/>
                <w:vertAlign w:val="subscript"/>
                <w:lang w:val="en-US"/>
              </w:rPr>
              <w:t>2</w:t>
            </w:r>
            <w:r>
              <w:rPr>
                <w:sz w:val="22"/>
                <w:szCs w:val="22"/>
                <w:lang w:val="en-US"/>
              </w:rPr>
              <w:t>H</w:t>
            </w:r>
            <w:r w:rsidR="00F007DE">
              <w:rPr>
                <w:sz w:val="22"/>
                <w:szCs w:val="22"/>
                <w:vertAlign w:val="subscript"/>
                <w:lang w:val="en-US"/>
              </w:rPr>
              <w:t>5</w:t>
            </w:r>
            <w:r w:rsidRPr="00181344">
              <w:rPr>
                <w:sz w:val="22"/>
                <w:szCs w:val="22"/>
                <w:lang w:val="en-US"/>
              </w:rPr>
              <w:t xml:space="preserve"> + </w:t>
            </w:r>
            <w:r>
              <w:rPr>
                <w:sz w:val="22"/>
                <w:szCs w:val="22"/>
                <w:vertAlign w:val="superscript"/>
                <w:lang w:val="en-US"/>
              </w:rPr>
              <w:t>2</w:t>
            </w:r>
            <w:r>
              <w:rPr>
                <w:sz w:val="22"/>
                <w:szCs w:val="22"/>
                <w:lang w:val="en-US"/>
              </w:rPr>
              <w:t>CH</w:t>
            </w:r>
            <w:r w:rsidRPr="00DA5D78">
              <w:rPr>
                <w:sz w:val="22"/>
                <w:szCs w:val="22"/>
                <w:vertAlign w:val="subscript"/>
                <w:lang w:val="en-US"/>
              </w:rPr>
              <w:t>3</w:t>
            </w:r>
          </w:p>
          <w:p w:rsidR="00DC3CEB" w:rsidRPr="00DC3CEB" w:rsidRDefault="002031C4" w:rsidP="00DC3CEB">
            <w:pPr>
              <w:tabs>
                <w:tab w:val="left" w:pos="1510"/>
              </w:tabs>
              <w:rPr>
                <w:sz w:val="22"/>
                <w:szCs w:val="22"/>
                <w:vertAlign w:val="subscript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US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181344">
              <w:rPr>
                <w:sz w:val="22"/>
                <w:szCs w:val="22"/>
                <w:lang w:val="en-US"/>
              </w:rPr>
              <w:t>C</w:t>
            </w:r>
            <w:r>
              <w:rPr>
                <w:sz w:val="22"/>
                <w:szCs w:val="22"/>
                <w:vertAlign w:val="subscript"/>
                <w:lang w:val="en-US"/>
              </w:rPr>
              <w:t>2</w:t>
            </w:r>
            <w:r>
              <w:rPr>
                <w:sz w:val="22"/>
                <w:szCs w:val="22"/>
                <w:lang w:val="en-US"/>
              </w:rPr>
              <w:t>H</w:t>
            </w:r>
            <w:r w:rsidR="00F007DE">
              <w:rPr>
                <w:sz w:val="22"/>
                <w:szCs w:val="22"/>
                <w:vertAlign w:val="subscript"/>
                <w:lang w:val="en-US"/>
              </w:rPr>
              <w:t>4</w:t>
            </w:r>
            <w:r w:rsidRPr="00181344">
              <w:rPr>
                <w:sz w:val="22"/>
                <w:szCs w:val="22"/>
                <w:lang w:val="en-US"/>
              </w:rPr>
              <w:t xml:space="preserve"> +</w:t>
            </w:r>
            <w:r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vertAlign w:val="superscript"/>
                <w:lang w:val="en-US"/>
              </w:rPr>
              <w:t>2</w:t>
            </w:r>
            <w:r>
              <w:rPr>
                <w:sz w:val="22"/>
                <w:szCs w:val="22"/>
                <w:lang w:val="en-US"/>
              </w:rPr>
              <w:t xml:space="preserve">H + </w:t>
            </w:r>
            <w:r w:rsidRPr="00181344"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vertAlign w:val="superscript"/>
                <w:lang w:val="en-US"/>
              </w:rPr>
              <w:t>2</w:t>
            </w:r>
            <w:r>
              <w:rPr>
                <w:sz w:val="22"/>
                <w:szCs w:val="22"/>
                <w:lang w:val="en-US"/>
              </w:rPr>
              <w:t>CH</w:t>
            </w:r>
            <w:r w:rsidRPr="00DA5D78">
              <w:rPr>
                <w:sz w:val="22"/>
                <w:szCs w:val="22"/>
                <w:vertAlign w:val="subscript"/>
                <w:lang w:val="en-US"/>
              </w:rPr>
              <w:t>3</w:t>
            </w:r>
          </w:p>
          <w:p w:rsidR="00DC3CEB" w:rsidRDefault="00DC3CEB" w:rsidP="00DC3CEB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US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181344">
              <w:rPr>
                <w:sz w:val="22"/>
                <w:szCs w:val="22"/>
                <w:lang w:val="en-US"/>
              </w:rPr>
              <w:t>C</w:t>
            </w:r>
            <w:r>
              <w:rPr>
                <w:sz w:val="22"/>
                <w:szCs w:val="22"/>
                <w:vertAlign w:val="subscript"/>
                <w:lang w:val="en-US"/>
              </w:rPr>
              <w:t>2</w:t>
            </w:r>
            <w:r>
              <w:rPr>
                <w:sz w:val="22"/>
                <w:szCs w:val="22"/>
                <w:lang w:val="en-US"/>
              </w:rPr>
              <w:t>H</w:t>
            </w:r>
            <w:r w:rsidR="00F007DE">
              <w:rPr>
                <w:sz w:val="22"/>
                <w:szCs w:val="22"/>
                <w:vertAlign w:val="subscript"/>
                <w:lang w:val="en-US"/>
              </w:rPr>
              <w:t>6</w:t>
            </w:r>
            <w:r w:rsidRPr="00181344">
              <w:rPr>
                <w:sz w:val="22"/>
                <w:szCs w:val="22"/>
                <w:lang w:val="en-US"/>
              </w:rPr>
              <w:t xml:space="preserve"> + </w:t>
            </w:r>
            <w:r>
              <w:rPr>
                <w:sz w:val="22"/>
                <w:szCs w:val="22"/>
                <w:vertAlign w:val="superscript"/>
                <w:lang w:val="en-US"/>
              </w:rPr>
              <w:t>1</w:t>
            </w:r>
            <w:r>
              <w:rPr>
                <w:sz w:val="22"/>
                <w:szCs w:val="22"/>
                <w:lang w:val="en-US"/>
              </w:rPr>
              <w:t>CH</w:t>
            </w:r>
            <w:r>
              <w:rPr>
                <w:sz w:val="22"/>
                <w:szCs w:val="22"/>
                <w:vertAlign w:val="subscript"/>
                <w:lang w:val="en-US"/>
              </w:rPr>
              <w:t>2</w:t>
            </w:r>
          </w:p>
          <w:p w:rsidR="00DC3CEB" w:rsidRPr="00181344" w:rsidRDefault="00DC3CEB" w:rsidP="002031C4">
            <w:pPr>
              <w:tabs>
                <w:tab w:val="left" w:pos="1510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US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</w:t>
            </w:r>
            <w:r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181344">
              <w:rPr>
                <w:sz w:val="22"/>
                <w:szCs w:val="22"/>
                <w:lang w:val="en-US"/>
              </w:rPr>
              <w:t>C</w:t>
            </w:r>
            <w:r>
              <w:rPr>
                <w:sz w:val="22"/>
                <w:szCs w:val="22"/>
                <w:vertAlign w:val="subscript"/>
                <w:lang w:val="en-US"/>
              </w:rPr>
              <w:t>2</w:t>
            </w:r>
            <w:r>
              <w:rPr>
                <w:sz w:val="22"/>
                <w:szCs w:val="22"/>
                <w:lang w:val="en-US"/>
              </w:rPr>
              <w:t>H</w:t>
            </w:r>
            <w:r w:rsidR="00F007DE">
              <w:rPr>
                <w:sz w:val="22"/>
                <w:szCs w:val="22"/>
                <w:vertAlign w:val="subscript"/>
                <w:lang w:val="en-US"/>
              </w:rPr>
              <w:t>4</w:t>
            </w:r>
            <w:r w:rsidRPr="00181344">
              <w:rPr>
                <w:sz w:val="22"/>
                <w:szCs w:val="22"/>
                <w:lang w:val="en-US"/>
              </w:rPr>
              <w:t xml:space="preserve"> + </w:t>
            </w:r>
            <w:r>
              <w:rPr>
                <w:sz w:val="22"/>
                <w:szCs w:val="22"/>
                <w:vertAlign w:val="superscript"/>
                <w:lang w:val="en-US"/>
              </w:rPr>
              <w:t>1</w:t>
            </w:r>
            <w:r>
              <w:rPr>
                <w:sz w:val="22"/>
                <w:szCs w:val="22"/>
                <w:lang w:val="en-US"/>
              </w:rPr>
              <w:t>CH</w:t>
            </w:r>
            <w:r>
              <w:rPr>
                <w:sz w:val="22"/>
                <w:szCs w:val="22"/>
                <w:vertAlign w:val="subscript"/>
                <w:lang w:val="en-US"/>
              </w:rPr>
              <w:t>4</w:t>
            </w:r>
          </w:p>
        </w:tc>
        <w:tc>
          <w:tcPr>
            <w:tcW w:w="850" w:type="dxa"/>
          </w:tcPr>
          <w:p w:rsidR="00DA5D78" w:rsidRPr="00181344" w:rsidRDefault="00DA5D78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719" w:type="dxa"/>
          </w:tcPr>
          <w:p w:rsidR="00DA5D78" w:rsidRPr="00181344" w:rsidRDefault="00DA5D78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134" w:type="dxa"/>
            <w:gridSpan w:val="4"/>
          </w:tcPr>
          <w:p w:rsidR="00DA5D78" w:rsidRPr="00181344" w:rsidRDefault="00DA5D78" w:rsidP="00CF05EB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1427" w:type="dxa"/>
            <w:gridSpan w:val="5"/>
          </w:tcPr>
          <w:p w:rsidR="00C72710" w:rsidRDefault="00837950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180-135nm</w:t>
            </w:r>
          </w:p>
          <w:p w:rsidR="00837950" w:rsidRDefault="00837950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0%</w:t>
            </w:r>
          </w:p>
          <w:p w:rsidR="00837950" w:rsidRDefault="00837950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65%</w:t>
            </w:r>
          </w:p>
          <w:p w:rsidR="00837950" w:rsidRDefault="00837950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0%</w:t>
            </w:r>
          </w:p>
          <w:p w:rsidR="00837950" w:rsidRDefault="00837950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20%</w:t>
            </w:r>
          </w:p>
          <w:p w:rsidR="00837950" w:rsidRDefault="00837950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5%</w:t>
            </w:r>
          </w:p>
          <w:p w:rsidR="00837950" w:rsidRPr="00181344" w:rsidRDefault="00837950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10%</w:t>
            </w:r>
          </w:p>
        </w:tc>
        <w:tc>
          <w:tcPr>
            <w:tcW w:w="1116" w:type="dxa"/>
            <w:gridSpan w:val="2"/>
          </w:tcPr>
          <w:p w:rsidR="00CF05EB" w:rsidRDefault="00837950" w:rsidP="00837950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&lt;135 nm</w:t>
            </w:r>
          </w:p>
          <w:p w:rsidR="00837950" w:rsidRDefault="00837950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0%</w:t>
            </w:r>
          </w:p>
          <w:p w:rsidR="00DC3CEB" w:rsidRDefault="00837950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30%</w:t>
            </w:r>
          </w:p>
          <w:p w:rsidR="00837950" w:rsidRDefault="00837950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0%</w:t>
            </w:r>
          </w:p>
          <w:p w:rsidR="00837950" w:rsidRDefault="00837950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45%</w:t>
            </w:r>
          </w:p>
          <w:p w:rsidR="00837950" w:rsidRDefault="00837950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10%</w:t>
            </w:r>
          </w:p>
          <w:p w:rsidR="00837950" w:rsidRPr="00181344" w:rsidRDefault="00837950" w:rsidP="00CF05EB">
            <w:pPr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15%</w:t>
            </w:r>
          </w:p>
        </w:tc>
        <w:tc>
          <w:tcPr>
            <w:tcW w:w="4723" w:type="dxa"/>
          </w:tcPr>
          <w:p w:rsidR="00DA5D78" w:rsidRDefault="00DA5D78" w:rsidP="00DC3CEB">
            <w:pPr>
              <w:rPr>
                <w:sz w:val="22"/>
                <w:szCs w:val="22"/>
                <w:lang w:val="en-US"/>
              </w:rPr>
            </w:pPr>
          </w:p>
          <w:p w:rsidR="00837950" w:rsidRPr="00837950" w:rsidRDefault="00837950" w:rsidP="00837950">
            <w:pPr>
              <w:tabs>
                <w:tab w:val="left" w:pos="1620"/>
                <w:tab w:val="left" w:pos="3780"/>
                <w:tab w:val="left" w:pos="5400"/>
                <w:tab w:val="left" w:pos="6660"/>
              </w:tabs>
              <w:jc w:val="both"/>
              <w:rPr>
                <w:bCs/>
                <w:sz w:val="22"/>
                <w:szCs w:val="22"/>
                <w:lang w:val="en-GB"/>
              </w:rPr>
            </w:pPr>
            <w:r w:rsidRPr="00837950">
              <w:rPr>
                <w:bCs/>
                <w:sz w:val="22"/>
                <w:szCs w:val="22"/>
                <w:lang w:val="en-GB"/>
              </w:rPr>
              <w:fldChar w:fldCharType="begin"/>
            </w:r>
            <w:r w:rsidR="00594F0D">
              <w:rPr>
                <w:bCs/>
                <w:sz w:val="22"/>
                <w:szCs w:val="22"/>
                <w:lang w:val="en-GB"/>
              </w:rPr>
              <w:instrText xml:space="preserve"> ADDIN EN.CITE &lt;EndNote&gt;&lt;Cite&gt;&lt;Author&gt;Obi&lt;/Author&gt;&lt;Year&gt;1971&lt;/Year&gt;&lt;RecNum&gt;3889&lt;/RecNum&gt;&lt;record&gt;&lt;rec-number&gt;3889&lt;/rec-number&gt;&lt;foreign-keys&gt;&lt;key app="EN" db-id="ps0sfz2xytefrjedwtpprs0cszadzd9xrtxw"&gt;3889&lt;/key&gt;&lt;/foreign-keys&gt;&lt;ref-type name="Journal Article"&gt;17&lt;/ref-type&gt;&lt;contributors&gt;&lt;authors&gt;&lt;author&gt;Obi, K.&lt;/author&gt;&lt;author&gt;Akimoto, H.&lt;/author&gt;&lt;author&gt;Ogata, Y.&lt;/author&gt;&lt;author&gt;Tanaka, I.&lt;/author&gt;&lt;/authors&gt;&lt;/contributors&gt;&lt;titles&gt;&lt;title&gt;Photolyses of Propane, n-Butane, and Cyclobutane at Xe and Kr Resonance Lines&lt;/title&gt;&lt;secondary-title&gt;The Journal of Chemical Physics&lt;/secondary-title&gt;&lt;/titles&gt;&lt;periodical&gt;&lt;full-title&gt;The Journal of Chemical Physics&lt;/full-title&gt;&lt;/periodical&gt;&lt;pages&gt;3822-3828&lt;/pages&gt;&lt;volume&gt;55&lt;/volume&gt;&lt;number&gt;8&lt;/number&gt;&lt;dates&gt;&lt;year&gt;1971&lt;/year&gt;&lt;/dates&gt;&lt;publisher&gt;AIP&lt;/publisher&gt;&lt;urls&gt;&lt;related-urls&gt;&lt;url&gt;http://dx.doi.org/10.1063/1.1676667&lt;/url&gt;&lt;/related-urls&gt;&lt;/urls&gt;&lt;/record&gt;&lt;/Cite&gt;&lt;Cite&gt;&lt;Author&gt;Wu&lt;/Author&gt;&lt;Year&gt;2000&lt;/Year&gt;&lt;RecNum&gt;3981&lt;/RecNum&gt;&lt;record&gt;&lt;rec-number&gt;3981&lt;/rec-number&gt;&lt;foreign-keys&gt;&lt;key app="EN" db-id="ps0sfz2xytefrjedwtpprs0cszadzd9xrtxw"&gt;3981&lt;/key&gt;&lt;/foreign-keys&gt;&lt;ref-type name="Journal Article"&gt;17&lt;/ref-type&gt;&lt;contributors&gt;&lt;authors&gt;&lt;author&gt;Wu, S. M.&lt;/author&gt;&lt;author&gt;Lin, J. J.&lt;/author&gt;&lt;author&gt;Lee, Y. T.&lt;/author&gt;&lt;author&gt;Yang, X.&lt;/author&gt;&lt;/authors&gt;&lt;/contributors&gt;&lt;titles&gt;&lt;title&gt;Dynamics of Atomic and Molecular Hydrogen Elimination from Small Alkanes Following 157-nm Excitation&lt;/title&gt;&lt;secondary-title&gt;The Journal of Physical Chemistry A&lt;/secondary-title&gt;&lt;/titles&gt;&lt;periodical&gt;&lt;full-title&gt;The Journal of Physical Chemistry A&lt;/full-title&gt;&lt;/periodical&gt;&lt;pages&gt;7189-7199&lt;/pages&gt;&lt;volume&gt;104&lt;/volume&gt;&lt;number&gt;31&lt;/number&gt;&lt;dates&gt;&lt;year&gt;2000&lt;/year&gt;&lt;pub-dates&gt;&lt;date&gt;2012/04/10&lt;/date&gt;&lt;/pub-dates&gt;&lt;/dates&gt;&lt;publisher&gt;American Chemical Society&lt;/publisher&gt;&lt;isbn&gt;1089-5639&lt;/isbn&gt;&lt;urls&gt;&lt;related-urls&gt;&lt;url&gt;http://dx.doi.org/10.1021/jp0004056&lt;/url&gt;&lt;/related-urls&gt;&lt;/urls&gt;&lt;electronic-resource-num&gt;10.1021/jp0004056&lt;/electronic-resource-num&gt;&lt;/record&gt;&lt;/Cite&gt;&lt;/EndNote&gt;</w:instrText>
            </w:r>
            <w:r w:rsidRPr="00837950">
              <w:rPr>
                <w:bCs/>
                <w:sz w:val="22"/>
                <w:szCs w:val="22"/>
                <w:lang w:val="en-GB"/>
              </w:rPr>
              <w:fldChar w:fldCharType="separate"/>
            </w:r>
            <w:r>
              <w:rPr>
                <w:bCs/>
                <w:sz w:val="22"/>
                <w:szCs w:val="22"/>
                <w:lang w:val="en-GB"/>
              </w:rPr>
              <w:t xml:space="preserve"> (Obi</w:t>
            </w:r>
            <w:r w:rsidRPr="00837950">
              <w:rPr>
                <w:bCs/>
                <w:i/>
                <w:sz w:val="22"/>
                <w:szCs w:val="22"/>
                <w:lang w:val="en-GB"/>
              </w:rPr>
              <w:t xml:space="preserve"> et al.</w:t>
            </w:r>
            <w:r>
              <w:rPr>
                <w:bCs/>
                <w:sz w:val="22"/>
                <w:szCs w:val="22"/>
                <w:lang w:val="en-GB"/>
              </w:rPr>
              <w:t xml:space="preserve"> 1971, Wu</w:t>
            </w:r>
            <w:r w:rsidRPr="00837950">
              <w:rPr>
                <w:bCs/>
                <w:i/>
                <w:sz w:val="22"/>
                <w:szCs w:val="22"/>
                <w:lang w:val="en-GB"/>
              </w:rPr>
              <w:t xml:space="preserve"> et al.</w:t>
            </w:r>
            <w:r>
              <w:rPr>
                <w:bCs/>
                <w:sz w:val="22"/>
                <w:szCs w:val="22"/>
                <w:lang w:val="en-GB"/>
              </w:rPr>
              <w:t xml:space="preserve"> 2000)</w:t>
            </w:r>
            <w:r w:rsidRPr="00837950">
              <w:rPr>
                <w:bCs/>
                <w:sz w:val="22"/>
                <w:szCs w:val="22"/>
                <w:lang w:val="en-GB"/>
              </w:rPr>
              <w:fldChar w:fldCharType="end"/>
            </w:r>
          </w:p>
          <w:p w:rsidR="00837950" w:rsidRPr="00181344" w:rsidRDefault="00837950" w:rsidP="00DC3CEB">
            <w:pPr>
              <w:rPr>
                <w:sz w:val="22"/>
                <w:szCs w:val="22"/>
                <w:lang w:val="en-US"/>
              </w:rPr>
            </w:pPr>
          </w:p>
        </w:tc>
      </w:tr>
      <w:tr w:rsidR="005567D0" w:rsidRPr="005567D0" w:rsidTr="00996E2C">
        <w:trPr>
          <w:jc w:val="center"/>
        </w:trPr>
        <w:tc>
          <w:tcPr>
            <w:tcW w:w="4452" w:type="dxa"/>
          </w:tcPr>
          <w:p w:rsidR="00241B2C" w:rsidRPr="005567D0" w:rsidRDefault="00241B2C" w:rsidP="009D3E2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</w:p>
          <w:p w:rsidR="00241B2C" w:rsidRPr="005567D0" w:rsidRDefault="00241B2C" w:rsidP="009D3E27">
            <w:pPr>
              <w:tabs>
                <w:tab w:val="left" w:pos="1226"/>
              </w:tabs>
              <w:rPr>
                <w:sz w:val="22"/>
                <w:szCs w:val="22"/>
                <w:vertAlign w:val="superscript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4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GB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4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vertAlign w:val="superscript"/>
                <w:lang w:val="en-US"/>
              </w:rPr>
              <w:t>**</w:t>
            </w:r>
          </w:p>
          <w:p w:rsidR="000361BB" w:rsidRPr="005567D0" w:rsidRDefault="00241B2C" w:rsidP="000361BB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GB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4</w:t>
            </w:r>
            <w:r w:rsidRPr="005567D0">
              <w:rPr>
                <w:sz w:val="22"/>
                <w:szCs w:val="22"/>
                <w:lang w:val="en-US"/>
              </w:rPr>
              <w:t xml:space="preserve">H </w:t>
            </w:r>
            <w:r w:rsidR="007166C3" w:rsidRPr="005567D0">
              <w:rPr>
                <w:sz w:val="22"/>
                <w:szCs w:val="22"/>
                <w:lang w:val="en-US"/>
              </w:rPr>
              <w:t>+ H</w:t>
            </w:r>
          </w:p>
          <w:p w:rsidR="000361BB" w:rsidRPr="005567D0" w:rsidRDefault="000361BB" w:rsidP="000361BB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GB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H + 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H</w:t>
            </w:r>
          </w:p>
          <w:p w:rsidR="00241B2C" w:rsidRPr="005567D0" w:rsidRDefault="000361BB" w:rsidP="000361BB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ab/>
            </w:r>
            <w:r w:rsidRPr="005567D0">
              <w:rPr>
                <w:sz w:val="22"/>
                <w:szCs w:val="22"/>
                <w:lang w:val="en-GB"/>
              </w:rPr>
              <w:sym w:font="Symbol" w:char="F0AE"/>
            </w:r>
            <w:r w:rsidRPr="005567D0">
              <w:rPr>
                <w:sz w:val="22"/>
                <w:szCs w:val="22"/>
                <w:lang w:val="en-US"/>
              </w:rPr>
              <w:t xml:space="preserve"> 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>H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5567D0">
              <w:rPr>
                <w:sz w:val="22"/>
                <w:szCs w:val="22"/>
                <w:lang w:val="en-US"/>
              </w:rPr>
              <w:t xml:space="preserve"> + C</w:t>
            </w:r>
            <w:r w:rsidRPr="005567D0">
              <w:rPr>
                <w:sz w:val="22"/>
                <w:szCs w:val="22"/>
                <w:vertAlign w:val="subscript"/>
                <w:lang w:val="en-US"/>
              </w:rPr>
              <w:t>2</w:t>
            </w:r>
          </w:p>
        </w:tc>
        <w:tc>
          <w:tcPr>
            <w:tcW w:w="850" w:type="dxa"/>
          </w:tcPr>
          <w:p w:rsidR="00241B2C" w:rsidRPr="005567D0" w:rsidRDefault="00E40772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&gt;215</w:t>
            </w:r>
          </w:p>
          <w:p w:rsidR="00996E2C" w:rsidRPr="005567D0" w:rsidRDefault="00996E2C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100</w:t>
            </w:r>
          </w:p>
          <w:p w:rsidR="00996E2C" w:rsidRPr="005567D0" w:rsidRDefault="00996E2C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0</w:t>
            </w:r>
          </w:p>
          <w:p w:rsidR="00996E2C" w:rsidRPr="005567D0" w:rsidRDefault="00996E2C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0</w:t>
            </w:r>
          </w:p>
          <w:p w:rsidR="00996E2C" w:rsidRPr="005567D0" w:rsidRDefault="00996E2C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0</w:t>
            </w:r>
          </w:p>
        </w:tc>
        <w:tc>
          <w:tcPr>
            <w:tcW w:w="1003" w:type="dxa"/>
            <w:gridSpan w:val="3"/>
          </w:tcPr>
          <w:p w:rsidR="00241B2C" w:rsidRPr="005567D0" w:rsidRDefault="00E0526D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215-190</w:t>
            </w:r>
          </w:p>
          <w:p w:rsidR="00996E2C" w:rsidRPr="005567D0" w:rsidRDefault="00230B3E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98</w:t>
            </w:r>
            <w:r w:rsidR="00996E2C" w:rsidRPr="005567D0">
              <w:rPr>
                <w:sz w:val="22"/>
                <w:szCs w:val="22"/>
                <w:lang w:val="en-US"/>
              </w:rPr>
              <w:t>%</w:t>
            </w:r>
          </w:p>
          <w:p w:rsidR="00996E2C" w:rsidRPr="005567D0" w:rsidRDefault="00230B3E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2</w:t>
            </w:r>
            <w:r w:rsidR="00996E2C" w:rsidRPr="005567D0">
              <w:rPr>
                <w:sz w:val="22"/>
                <w:szCs w:val="22"/>
                <w:lang w:val="en-US"/>
              </w:rPr>
              <w:t>%</w:t>
            </w:r>
          </w:p>
          <w:p w:rsidR="00996E2C" w:rsidRPr="005567D0" w:rsidRDefault="00996E2C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0%</w:t>
            </w:r>
          </w:p>
          <w:p w:rsidR="00996E2C" w:rsidRPr="005567D0" w:rsidRDefault="00996E2C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0%</w:t>
            </w:r>
          </w:p>
        </w:tc>
        <w:tc>
          <w:tcPr>
            <w:tcW w:w="992" w:type="dxa"/>
            <w:gridSpan w:val="3"/>
          </w:tcPr>
          <w:p w:rsidR="00241B2C" w:rsidRPr="005567D0" w:rsidRDefault="00E0526D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190</w:t>
            </w:r>
            <w:r w:rsidR="00996E2C" w:rsidRPr="005567D0">
              <w:rPr>
                <w:sz w:val="22"/>
                <w:szCs w:val="22"/>
                <w:lang w:val="en-US"/>
              </w:rPr>
              <w:t>-150</w:t>
            </w:r>
          </w:p>
          <w:p w:rsidR="00996E2C" w:rsidRPr="005567D0" w:rsidRDefault="0045167E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91</w:t>
            </w:r>
            <w:r w:rsidR="00996E2C" w:rsidRPr="005567D0">
              <w:rPr>
                <w:sz w:val="22"/>
                <w:szCs w:val="22"/>
                <w:lang w:val="en-US"/>
              </w:rPr>
              <w:t>%</w:t>
            </w:r>
          </w:p>
          <w:p w:rsidR="00996E2C" w:rsidRPr="005567D0" w:rsidRDefault="0045167E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4</w:t>
            </w:r>
            <w:r w:rsidR="00996E2C" w:rsidRPr="005567D0">
              <w:rPr>
                <w:sz w:val="22"/>
                <w:szCs w:val="22"/>
                <w:lang w:val="en-US"/>
              </w:rPr>
              <w:t>%</w:t>
            </w:r>
          </w:p>
          <w:p w:rsidR="00996E2C" w:rsidRPr="005567D0" w:rsidRDefault="0045167E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1</w:t>
            </w:r>
            <w:r w:rsidR="00996E2C" w:rsidRPr="005567D0">
              <w:rPr>
                <w:sz w:val="22"/>
                <w:szCs w:val="22"/>
                <w:lang w:val="en-US"/>
              </w:rPr>
              <w:t>%</w:t>
            </w:r>
          </w:p>
          <w:p w:rsidR="00996E2C" w:rsidRPr="005567D0" w:rsidRDefault="0045167E" w:rsidP="009D3E27">
            <w:pPr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US"/>
              </w:rPr>
              <w:t>4</w:t>
            </w:r>
            <w:r w:rsidR="00996E2C" w:rsidRPr="005567D0">
              <w:rPr>
                <w:sz w:val="22"/>
                <w:szCs w:val="22"/>
                <w:lang w:val="en-US"/>
              </w:rPr>
              <w:t>%</w:t>
            </w:r>
          </w:p>
        </w:tc>
        <w:tc>
          <w:tcPr>
            <w:tcW w:w="1285" w:type="dxa"/>
            <w:gridSpan w:val="4"/>
          </w:tcPr>
          <w:p w:rsidR="00241B2C" w:rsidRPr="005567D0" w:rsidRDefault="00996E2C" w:rsidP="009D3E27">
            <w:pPr>
              <w:rPr>
                <w:sz w:val="22"/>
                <w:szCs w:val="22"/>
                <w:lang w:val="en-GB"/>
              </w:rPr>
            </w:pPr>
            <w:r w:rsidRPr="005567D0">
              <w:rPr>
                <w:sz w:val="22"/>
                <w:szCs w:val="22"/>
                <w:lang w:val="en-GB"/>
              </w:rPr>
              <w:t>&lt;150</w:t>
            </w:r>
          </w:p>
          <w:p w:rsidR="00996E2C" w:rsidRPr="005567D0" w:rsidRDefault="00996E2C" w:rsidP="009D3E27">
            <w:pPr>
              <w:rPr>
                <w:sz w:val="22"/>
                <w:szCs w:val="22"/>
                <w:lang w:val="en-GB"/>
              </w:rPr>
            </w:pPr>
            <w:r w:rsidRPr="005567D0">
              <w:rPr>
                <w:sz w:val="22"/>
                <w:szCs w:val="22"/>
                <w:lang w:val="en-GB"/>
              </w:rPr>
              <w:t>67%</w:t>
            </w:r>
          </w:p>
          <w:p w:rsidR="00996E2C" w:rsidRPr="005567D0" w:rsidRDefault="00996E2C" w:rsidP="009D3E27">
            <w:pPr>
              <w:rPr>
                <w:sz w:val="22"/>
                <w:szCs w:val="22"/>
                <w:lang w:val="en-GB"/>
              </w:rPr>
            </w:pPr>
            <w:r w:rsidRPr="005567D0">
              <w:rPr>
                <w:sz w:val="22"/>
                <w:szCs w:val="22"/>
                <w:lang w:val="en-GB"/>
              </w:rPr>
              <w:t>20%</w:t>
            </w:r>
          </w:p>
          <w:p w:rsidR="00996E2C" w:rsidRPr="005567D0" w:rsidRDefault="00996E2C" w:rsidP="009D3E27">
            <w:pPr>
              <w:rPr>
                <w:sz w:val="22"/>
                <w:szCs w:val="22"/>
                <w:lang w:val="en-GB"/>
              </w:rPr>
            </w:pPr>
            <w:r w:rsidRPr="005567D0">
              <w:rPr>
                <w:sz w:val="22"/>
                <w:szCs w:val="22"/>
                <w:lang w:val="en-GB"/>
              </w:rPr>
              <w:t>3%</w:t>
            </w:r>
          </w:p>
          <w:p w:rsidR="00996E2C" w:rsidRPr="005567D0" w:rsidRDefault="00996E2C" w:rsidP="009D3E27">
            <w:pPr>
              <w:rPr>
                <w:sz w:val="22"/>
                <w:szCs w:val="22"/>
                <w:lang w:val="en-GB"/>
              </w:rPr>
            </w:pPr>
            <w:r w:rsidRPr="005567D0">
              <w:rPr>
                <w:sz w:val="22"/>
                <w:szCs w:val="22"/>
                <w:lang w:val="en-GB"/>
              </w:rPr>
              <w:t>10%</w:t>
            </w:r>
          </w:p>
        </w:tc>
        <w:tc>
          <w:tcPr>
            <w:tcW w:w="1116" w:type="dxa"/>
            <w:gridSpan w:val="2"/>
          </w:tcPr>
          <w:p w:rsidR="00241B2C" w:rsidRPr="005567D0" w:rsidRDefault="00241B2C" w:rsidP="009D3E27">
            <w:pPr>
              <w:rPr>
                <w:sz w:val="22"/>
                <w:szCs w:val="22"/>
                <w:lang w:val="en-US"/>
              </w:rPr>
            </w:pPr>
          </w:p>
        </w:tc>
        <w:tc>
          <w:tcPr>
            <w:tcW w:w="4723" w:type="dxa"/>
          </w:tcPr>
          <w:p w:rsidR="00241B2C" w:rsidRPr="005567D0" w:rsidRDefault="00241B2C" w:rsidP="009D3E2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</w:p>
          <w:p w:rsidR="00996E2C" w:rsidRPr="005567D0" w:rsidRDefault="00996E2C" w:rsidP="00C82594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5567D0">
              <w:rPr>
                <w:sz w:val="22"/>
                <w:szCs w:val="22"/>
                <w:lang w:val="en-GB"/>
              </w:rPr>
              <w:fldChar w:fldCharType="begin">
                <w:fldData xml:space="preserve">PEVuZE5vdGU+PENpdGU+PEF1dGhvcj5HbGlja2VyPC9BdXRob3I+PFllYXI+MTk4NzwvWWVhcj48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</w:fldData>
              </w:fldChar>
            </w:r>
            <w:r w:rsidR="00594F0D">
              <w:rPr>
                <w:sz w:val="22"/>
                <w:szCs w:val="22"/>
                <w:lang w:val="en-GB"/>
              </w:rPr>
              <w:instrText xml:space="preserve"> ADDIN EN.CITE </w:instrText>
            </w:r>
            <w:r w:rsidR="00594F0D">
              <w:rPr>
                <w:sz w:val="22"/>
                <w:szCs w:val="22"/>
                <w:lang w:val="en-GB"/>
              </w:rPr>
              <w:fldChar w:fldCharType="begin">
                <w:fldData xml:space="preserve">PEVuZE5vdGU+PENpdGU+PEF1dGhvcj5HbGlja2VyPC9BdXRob3I+PFllYXI+MTk4NzwvWWVhcj48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</w:fldData>
              </w:fldChar>
            </w:r>
            <w:r w:rsidR="00594F0D">
              <w:rPr>
                <w:sz w:val="22"/>
                <w:szCs w:val="22"/>
                <w:lang w:val="en-GB"/>
              </w:rPr>
              <w:instrText xml:space="preserve"> ADDIN EN.CITE.DATA </w:instrText>
            </w:r>
            <w:r w:rsidR="00594F0D">
              <w:rPr>
                <w:sz w:val="22"/>
                <w:szCs w:val="22"/>
                <w:lang w:val="en-GB"/>
              </w:rPr>
            </w:r>
            <w:r w:rsidR="00594F0D">
              <w:rPr>
                <w:sz w:val="22"/>
                <w:szCs w:val="22"/>
                <w:lang w:val="en-GB"/>
              </w:rPr>
              <w:fldChar w:fldCharType="end"/>
            </w:r>
            <w:r w:rsidRPr="005567D0">
              <w:rPr>
                <w:sz w:val="22"/>
                <w:szCs w:val="22"/>
                <w:lang w:val="en-GB"/>
              </w:rPr>
              <w:fldChar w:fldCharType="separate"/>
            </w:r>
            <w:r w:rsidR="00C82594" w:rsidRPr="005567D0">
              <w:rPr>
                <w:sz w:val="22"/>
                <w:szCs w:val="22"/>
                <w:lang w:val="en-GB"/>
              </w:rPr>
              <w:t xml:space="preserve"> (</w:t>
            </w:r>
            <w:proofErr w:type="spellStart"/>
            <w:r w:rsidR="00C82594" w:rsidRPr="005567D0">
              <w:rPr>
                <w:sz w:val="22"/>
                <w:szCs w:val="22"/>
                <w:lang w:val="en-GB"/>
              </w:rPr>
              <w:t>Glicker</w:t>
            </w:r>
            <w:proofErr w:type="spellEnd"/>
            <w:r w:rsidR="00C82594" w:rsidRPr="005567D0">
              <w:rPr>
                <w:sz w:val="22"/>
                <w:szCs w:val="22"/>
                <w:lang w:val="en-GB"/>
              </w:rPr>
              <w:t xml:space="preserve"> &amp; Okabe 1987, Silva</w:t>
            </w:r>
            <w:r w:rsidR="00C82594" w:rsidRPr="005567D0">
              <w:rPr>
                <w:i/>
                <w:sz w:val="22"/>
                <w:szCs w:val="22"/>
                <w:lang w:val="en-GB"/>
              </w:rPr>
              <w:t xml:space="preserve"> et al.</w:t>
            </w:r>
            <w:r w:rsidR="00C82594" w:rsidRPr="005567D0">
              <w:rPr>
                <w:sz w:val="22"/>
                <w:szCs w:val="22"/>
                <w:lang w:val="en-GB"/>
              </w:rPr>
              <w:t xml:space="preserve"> 2008, Zwier &amp; Allen 1996)</w:t>
            </w:r>
            <w:r w:rsidRPr="005567D0">
              <w:rPr>
                <w:sz w:val="22"/>
                <w:szCs w:val="22"/>
                <w:lang w:val="en-GB"/>
              </w:rPr>
              <w:fldChar w:fldCharType="end"/>
            </w:r>
          </w:p>
        </w:tc>
      </w:tr>
      <w:tr w:rsidR="00EA0407" w:rsidRPr="00181344" w:rsidTr="00FC379C">
        <w:trPr>
          <w:jc w:val="center"/>
        </w:trPr>
        <w:tc>
          <w:tcPr>
            <w:tcW w:w="4452" w:type="dxa"/>
          </w:tcPr>
          <w:p w:rsidR="0019548D" w:rsidRPr="00181344" w:rsidRDefault="0019548D" w:rsidP="00031D8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</w:p>
          <w:p w:rsidR="0019548D" w:rsidRPr="00181344" w:rsidRDefault="0019548D" w:rsidP="00031D8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CH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181344">
              <w:rPr>
                <w:sz w:val="22"/>
                <w:szCs w:val="22"/>
                <w:lang w:val="en-US"/>
              </w:rPr>
              <w:t xml:space="preserve">CN </w:t>
            </w: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GB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CH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181344">
              <w:rPr>
                <w:sz w:val="22"/>
                <w:szCs w:val="22"/>
                <w:lang w:val="en-US"/>
              </w:rPr>
              <w:t xml:space="preserve"> + CN (235 nm)</w:t>
            </w:r>
          </w:p>
          <w:p w:rsidR="0019548D" w:rsidRPr="00181344" w:rsidRDefault="0019548D" w:rsidP="00257703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GB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CH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>CN + H (308 nm)</w:t>
            </w:r>
          </w:p>
        </w:tc>
        <w:tc>
          <w:tcPr>
            <w:tcW w:w="850" w:type="dxa"/>
          </w:tcPr>
          <w:p w:rsidR="0019548D" w:rsidRPr="00181344" w:rsidRDefault="0019548D" w:rsidP="00031D87">
            <w:pPr>
              <w:rPr>
                <w:sz w:val="22"/>
                <w:szCs w:val="22"/>
                <w:lang w:val="en-US"/>
              </w:rPr>
            </w:pPr>
          </w:p>
          <w:p w:rsidR="0019548D" w:rsidRPr="00181344" w:rsidRDefault="0019548D" w:rsidP="00031D8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508</w:t>
            </w:r>
          </w:p>
          <w:p w:rsidR="0019548D" w:rsidRPr="00181344" w:rsidRDefault="0019548D" w:rsidP="00031D8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389</w:t>
            </w:r>
          </w:p>
        </w:tc>
        <w:tc>
          <w:tcPr>
            <w:tcW w:w="1028" w:type="dxa"/>
            <w:gridSpan w:val="4"/>
          </w:tcPr>
          <w:p w:rsidR="0019548D" w:rsidRPr="00181344" w:rsidRDefault="0019548D" w:rsidP="00031D8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&gt;308nm</w:t>
            </w:r>
          </w:p>
          <w:p w:rsidR="0019548D" w:rsidRPr="00181344" w:rsidRDefault="0019548D" w:rsidP="00031D8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19548D" w:rsidRPr="00181344" w:rsidRDefault="0019548D" w:rsidP="00031D8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</w:tc>
        <w:tc>
          <w:tcPr>
            <w:tcW w:w="1484" w:type="dxa"/>
            <w:gridSpan w:val="4"/>
          </w:tcPr>
          <w:p w:rsidR="0019548D" w:rsidRPr="00181344" w:rsidRDefault="0019548D" w:rsidP="00031D8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308-235nm</w:t>
            </w:r>
          </w:p>
          <w:p w:rsidR="0019548D" w:rsidRPr="00181344" w:rsidRDefault="0019548D" w:rsidP="00031D8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19548D" w:rsidRPr="00181344" w:rsidRDefault="0019548D" w:rsidP="00031D8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100%</w:t>
            </w:r>
          </w:p>
        </w:tc>
        <w:tc>
          <w:tcPr>
            <w:tcW w:w="1884" w:type="dxa"/>
            <w:gridSpan w:val="4"/>
          </w:tcPr>
          <w:p w:rsidR="0019548D" w:rsidRPr="00181344" w:rsidRDefault="0019548D" w:rsidP="00031D8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&lt;235nm</w:t>
            </w:r>
          </w:p>
          <w:p w:rsidR="0019548D" w:rsidRPr="00181344" w:rsidRDefault="0019548D" w:rsidP="00031D8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20%</w:t>
            </w:r>
          </w:p>
          <w:p w:rsidR="0019548D" w:rsidRPr="00181344" w:rsidRDefault="0019548D" w:rsidP="00031D8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80%</w:t>
            </w:r>
          </w:p>
        </w:tc>
        <w:tc>
          <w:tcPr>
            <w:tcW w:w="4723" w:type="dxa"/>
          </w:tcPr>
          <w:p w:rsidR="0019548D" w:rsidRPr="00181344" w:rsidRDefault="0019548D" w:rsidP="00242C20">
            <w:pPr>
              <w:rPr>
                <w:sz w:val="22"/>
                <w:szCs w:val="22"/>
                <w:lang w:val="en-US"/>
              </w:rPr>
            </w:pPr>
            <w:proofErr w:type="spellStart"/>
            <w:r w:rsidRPr="00181344">
              <w:rPr>
                <w:sz w:val="22"/>
                <w:szCs w:val="22"/>
                <w:lang w:val="nl-NL"/>
              </w:rPr>
              <w:t>Absorption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from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r w:rsidRPr="00181344">
              <w:rPr>
                <w:sz w:val="22"/>
                <w:szCs w:val="22"/>
                <w:lang w:val="nl-NL"/>
              </w:rPr>
              <w:fldChar w:fldCharType="begin"/>
            </w:r>
            <w:r w:rsidR="00594F0D">
              <w:rPr>
                <w:sz w:val="22"/>
                <w:szCs w:val="22"/>
                <w:lang w:val="nl-NL"/>
              </w:rPr>
              <w:instrText xml:space="preserve"> ADDIN EN.CITE &lt;EndNote&gt;&lt;Cite&gt;&lt;Author&gt;Eden&lt;/Author&gt;&lt;Year&gt;2003&lt;/Year&gt;&lt;RecNum&gt;3693&lt;/RecNum&gt;&lt;record&gt;&lt;rec-number&gt;3693&lt;/rec-number&gt;&lt;foreign-keys&gt;&lt;key app="EN" db-id="ps0sfz2xytefrjedwtpprs0cszadzd9xrtxw"&gt;3693&lt;/key&gt;&lt;/foreign-keys&gt;&lt;ref-type name="Journal Article"&gt;17&lt;/ref-type&gt;&lt;contributors&gt;&lt;authors&gt;&lt;author&gt;Eden, S.&lt;/author&gt;&lt;author&gt;Limão-Vieira, P.&lt;/author&gt;&lt;author&gt;Kendall, P.&lt;/author&gt;&lt;author&gt;Mason, N. J.&lt;/author&gt;&lt;author&gt;Hoffmann, S. V.&lt;/author&gt;&lt;author&gt;Spyrou, S. M.&lt;/author&gt;&lt;/authors&gt;&lt;/contributors&gt;&lt;titles&gt;&lt;title&gt;High resolution photo-absorption studies of acrylonitrile, C2H3CN, and acetonitrile, CH3CN&lt;/title&gt;&lt;secondary-title&gt;The European Physical Journal D - Atomic, Molecular, Optical and Plasma Physics&lt;/secondary-title&gt;&lt;/titles&gt;&lt;periodical&gt;&lt;full-title&gt;The European Physical Journal D - Atomic, Molecular, Optical and Plasma Physics&lt;/full-title&gt;&lt;/periodical&gt;&lt;pages&gt;201-210&lt;/pages&gt;&lt;volume&gt;26&lt;/volume&gt;&lt;number&gt;2&lt;/number&gt;&lt;keywords&gt;&lt;keyword&gt;Physics and Astronomy&lt;/keyword&gt;&lt;/keywords&gt;&lt;dates&gt;&lt;year&gt;2003&lt;/year&gt;&lt;/dates&gt;&lt;publisher&gt;Springer Berlin / Heidelberg&lt;/publisher&gt;&lt;isbn&gt;1434-6060&lt;/isbn&gt;&lt;urls&gt;&lt;related-urls&gt;&lt;url&gt;http://dx.doi.org/10.1140/epjd/e2003-00223-5&lt;/url&gt;&lt;/related-urls&gt;&lt;/urls&gt;&lt;electronic-resource-num&gt;10.1140/epjd/e2003-00223-5&lt;/electronic-resource-num&gt;&lt;/record&gt;&lt;/Cite&gt;&lt;/EndNote&gt;</w:instrText>
            </w:r>
            <w:r w:rsidRPr="00181344">
              <w:rPr>
                <w:sz w:val="22"/>
                <w:szCs w:val="22"/>
                <w:lang w:val="nl-NL"/>
              </w:rPr>
              <w:fldChar w:fldCharType="separate"/>
            </w:r>
            <w:r w:rsidRPr="00181344">
              <w:rPr>
                <w:sz w:val="22"/>
                <w:szCs w:val="22"/>
                <w:lang w:val="nl-NL"/>
              </w:rPr>
              <w:t xml:space="preserve"> (Eden</w:t>
            </w:r>
            <w:r w:rsidRPr="00181344">
              <w:rPr>
                <w:i/>
                <w:sz w:val="22"/>
                <w:szCs w:val="22"/>
                <w:lang w:val="nl-NL"/>
              </w:rPr>
              <w:t xml:space="preserve"> et al.</w:t>
            </w:r>
            <w:r w:rsidRPr="00181344">
              <w:rPr>
                <w:sz w:val="22"/>
                <w:szCs w:val="22"/>
                <w:lang w:val="nl-NL"/>
              </w:rPr>
              <w:t xml:space="preserve"> 2003)</w:t>
            </w:r>
            <w:r w:rsidRPr="00181344">
              <w:rPr>
                <w:sz w:val="22"/>
                <w:szCs w:val="22"/>
                <w:lang w:val="nl-NL"/>
              </w:rPr>
              <w:fldChar w:fldCharType="end"/>
            </w:r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r w:rsidRPr="00181344">
              <w:rPr>
                <w:sz w:val="22"/>
                <w:szCs w:val="22"/>
                <w:u w:val="single"/>
                <w:lang w:val="nl-NL"/>
              </w:rPr>
              <w:t>without</w:t>
            </w:r>
            <w:r w:rsidRPr="00181344">
              <w:rPr>
                <w:sz w:val="22"/>
                <w:szCs w:val="22"/>
                <w:lang w:val="nl-NL"/>
              </w:rPr>
              <w:t xml:space="preserve"> 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including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the UV (200-300</w:t>
            </w:r>
            <w:proofErr w:type="gramStart"/>
            <w:r w:rsidRPr="00181344">
              <w:rPr>
                <w:sz w:val="22"/>
                <w:szCs w:val="22"/>
                <w:lang w:val="nl-NL"/>
              </w:rPr>
              <w:t>nm</w:t>
            </w:r>
            <w:proofErr w:type="gramEnd"/>
            <w:r w:rsidRPr="00181344">
              <w:rPr>
                <w:sz w:val="22"/>
                <w:szCs w:val="22"/>
                <w:lang w:val="nl-NL"/>
              </w:rPr>
              <w:t xml:space="preserve">).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Qualitative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branching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ratio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from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r w:rsidRPr="00181344">
              <w:rPr>
                <w:sz w:val="22"/>
                <w:szCs w:val="22"/>
                <w:lang w:val="nl-NL"/>
              </w:rPr>
              <w:fldChar w:fldCharType="begin"/>
            </w:r>
            <w:r w:rsidR="00594F0D">
              <w:rPr>
                <w:sz w:val="22"/>
                <w:szCs w:val="22"/>
                <w:lang w:val="nl-NL"/>
              </w:rPr>
              <w:instrText xml:space="preserve"> ADDIN EN.CITE &lt;EndNote&gt;&lt;Cite&gt;&lt;Author&gt;Schwell&lt;/Author&gt;&lt;Year&gt;2008&lt;/Year&gt;&lt;RecNum&gt;2939&lt;/RecNum&gt;&lt;record&gt;&lt;rec-number&gt;2939&lt;/rec-number&gt;&lt;foreign-keys&gt;&lt;key app="EN" db-id="ps0sfz2xytefrjedwtpprs0cszadzd9xrtxw"&gt;2939&lt;/key&gt;&lt;/foreign-keys&gt;&lt;ref-type name="Journal Article"&gt;17&lt;/ref-type&gt;&lt;contributors&gt;&lt;authors&gt;&lt;author&gt;Schwell, Martin&lt;/author&gt;&lt;author&gt;Jochims, Hans-Werner&lt;/author&gt;&lt;author&gt;Baumgärtel, Helmut&lt;/author&gt;&lt;author&gt;Leach, Sydney&lt;/author&gt;&lt;/authors&gt;&lt;/contributors&gt;&lt;titles&gt;&lt;title&gt;VUV photophysics of acetonitrile: Fragmentation, fluorescence and ionization in the 7-22 eV region&lt;/title&gt;&lt;secondary-title&gt;Chemical Physics&lt;/secondary-title&gt;&lt;/titles&gt;&lt;periodical&gt;&lt;full-title&gt;Chemical Physics&lt;/full-title&gt;&lt;/periodical&gt;&lt;pages&gt;164-175&lt;/pages&gt;&lt;volume&gt;344&lt;/volume&gt;&lt;number&gt;1-2&lt;/number&gt;&lt;keywords&gt;&lt;keyword&gt;Acetonitrile&lt;/keyword&gt;&lt;keyword&gt;VUV photophysics&lt;/keyword&gt;&lt;keyword&gt;Dissociative photoionization&lt;/keyword&gt;&lt;keyword&gt;Fragment fluorescence&lt;/keyword&gt;&lt;keyword&gt;Photoionization quantum yield&lt;/keyword&gt;&lt;keyword&gt;Astrophysical observations of acetonitrile&lt;/keyword&gt;&lt;/keywords&gt;&lt;dates&gt;&lt;year&gt;2008&lt;/year&gt;&lt;/dates&gt;&lt;isbn&gt;0301-0104&lt;/isbn&gt;&lt;urls&gt;&lt;related-urls&gt;&lt;url&gt;http://www.sciencedirect.com/science/article/pii/S0301010407005708&lt;/url&gt;&lt;/related-urls&gt;&lt;/urls&gt;&lt;/record&gt;&lt;/Cite&gt;&lt;/EndNote&gt;</w:instrText>
            </w:r>
            <w:r w:rsidRPr="00181344">
              <w:rPr>
                <w:sz w:val="22"/>
                <w:szCs w:val="22"/>
                <w:lang w:val="nl-NL"/>
              </w:rPr>
              <w:fldChar w:fldCharType="separate"/>
            </w:r>
            <w:r w:rsidRPr="00181344">
              <w:rPr>
                <w:sz w:val="22"/>
                <w:szCs w:val="22"/>
                <w:lang w:val="nl-NL"/>
              </w:rPr>
              <w:t xml:space="preserve"> (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Schwell</w:t>
            </w:r>
            <w:proofErr w:type="spellEnd"/>
            <w:r w:rsidRPr="00181344">
              <w:rPr>
                <w:i/>
                <w:sz w:val="22"/>
                <w:szCs w:val="22"/>
                <w:lang w:val="nl-NL"/>
              </w:rPr>
              <w:t xml:space="preserve"> et al.</w:t>
            </w:r>
            <w:r w:rsidRPr="00181344">
              <w:rPr>
                <w:sz w:val="22"/>
                <w:szCs w:val="22"/>
                <w:lang w:val="nl-NL"/>
              </w:rPr>
              <w:t xml:space="preserve"> 2008)</w:t>
            </w:r>
            <w:r w:rsidRPr="00181344">
              <w:rPr>
                <w:sz w:val="22"/>
                <w:szCs w:val="22"/>
                <w:lang w:val="nl-NL"/>
              </w:rPr>
              <w:fldChar w:fldCharType="end"/>
            </w:r>
            <w:r w:rsidRPr="00181344">
              <w:rPr>
                <w:sz w:val="22"/>
                <w:szCs w:val="22"/>
                <w:lang w:val="nl-NL"/>
              </w:rPr>
              <w:t xml:space="preserve"> </w:t>
            </w:r>
          </w:p>
        </w:tc>
      </w:tr>
      <w:tr w:rsidR="00EA0407" w:rsidRPr="00181344" w:rsidTr="008328D6">
        <w:trPr>
          <w:jc w:val="center"/>
        </w:trPr>
        <w:tc>
          <w:tcPr>
            <w:tcW w:w="4452" w:type="dxa"/>
          </w:tcPr>
          <w:p w:rsidR="0019548D" w:rsidRPr="00181344" w:rsidRDefault="0019548D" w:rsidP="00FB186C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</w:p>
          <w:p w:rsidR="0019548D" w:rsidRPr="00181344" w:rsidRDefault="004F585D" w:rsidP="00FB186C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="0019548D" w:rsidRPr="00181344">
              <w:rPr>
                <w:sz w:val="22"/>
                <w:szCs w:val="22"/>
                <w:lang w:val="en-US"/>
              </w:rPr>
              <w:t>HC</w:t>
            </w:r>
            <w:r w:rsidR="0019548D" w:rsidRPr="00181344">
              <w:rPr>
                <w:sz w:val="22"/>
                <w:szCs w:val="22"/>
                <w:vertAlign w:val="subscript"/>
                <w:lang w:val="en-US"/>
              </w:rPr>
              <w:t>3</w:t>
            </w:r>
            <w:r w:rsidR="0019548D" w:rsidRPr="00181344">
              <w:rPr>
                <w:sz w:val="22"/>
                <w:szCs w:val="22"/>
                <w:lang w:val="en-US"/>
              </w:rPr>
              <w:t xml:space="preserve">N </w:t>
            </w:r>
            <w:r w:rsidR="0019548D" w:rsidRPr="00181344">
              <w:rPr>
                <w:sz w:val="22"/>
                <w:szCs w:val="22"/>
                <w:lang w:val="en-US"/>
              </w:rPr>
              <w:tab/>
            </w:r>
            <w:r w:rsidR="0019548D" w:rsidRPr="00181344">
              <w:rPr>
                <w:sz w:val="22"/>
                <w:szCs w:val="22"/>
                <w:lang w:val="en-GB"/>
              </w:rPr>
              <w:sym w:font="Symbol" w:char="F0AE"/>
            </w:r>
            <w:r w:rsidR="0019548D" w:rsidRPr="00181344">
              <w:rPr>
                <w:sz w:val="22"/>
                <w:szCs w:val="22"/>
                <w:lang w:val="en-US"/>
              </w:rPr>
              <w:t xml:space="preserve"> </w:t>
            </w:r>
            <w:r w:rsidRPr="00181344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="0019548D" w:rsidRPr="00181344">
              <w:rPr>
                <w:sz w:val="22"/>
                <w:szCs w:val="22"/>
                <w:lang w:val="en-US"/>
              </w:rPr>
              <w:t xml:space="preserve">H + </w:t>
            </w:r>
            <w:r w:rsidRPr="00181344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="0019548D" w:rsidRPr="00181344">
              <w:rPr>
                <w:sz w:val="22"/>
                <w:szCs w:val="22"/>
                <w:lang w:val="en-US"/>
              </w:rPr>
              <w:t>C</w:t>
            </w:r>
            <w:r w:rsidR="0019548D" w:rsidRPr="00181344">
              <w:rPr>
                <w:sz w:val="22"/>
                <w:szCs w:val="22"/>
                <w:vertAlign w:val="subscript"/>
                <w:lang w:val="en-US"/>
              </w:rPr>
              <w:t>3</w:t>
            </w:r>
            <w:r w:rsidR="0019548D" w:rsidRPr="00181344">
              <w:rPr>
                <w:sz w:val="22"/>
                <w:szCs w:val="22"/>
                <w:lang w:val="en-US"/>
              </w:rPr>
              <w:t>N (220 nm)</w:t>
            </w:r>
          </w:p>
          <w:p w:rsidR="0019548D" w:rsidRPr="00181344" w:rsidRDefault="0019548D" w:rsidP="00FB186C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GB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</w:t>
            </w:r>
            <w:r w:rsidR="004F585D" w:rsidRPr="00181344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>C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 xml:space="preserve">H + </w:t>
            </w:r>
            <w:r w:rsidR="004F585D" w:rsidRPr="00181344">
              <w:rPr>
                <w:sz w:val="22"/>
                <w:szCs w:val="22"/>
                <w:vertAlign w:val="super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>CN (185 nm)</w:t>
            </w:r>
          </w:p>
          <w:p w:rsidR="0019548D" w:rsidRPr="00181344" w:rsidRDefault="0019548D" w:rsidP="00371605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GB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</w:t>
            </w:r>
            <w:r w:rsidR="004F585D" w:rsidRPr="00181344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181344">
              <w:rPr>
                <w:sz w:val="22"/>
                <w:szCs w:val="22"/>
                <w:lang w:val="en-US"/>
              </w:rPr>
              <w:t>C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 xml:space="preserve"> + </w:t>
            </w:r>
            <w:r w:rsidR="004F585D" w:rsidRPr="00181344">
              <w:rPr>
                <w:sz w:val="22"/>
                <w:szCs w:val="22"/>
                <w:vertAlign w:val="superscript"/>
                <w:lang w:val="en-US"/>
              </w:rPr>
              <w:t>1</w:t>
            </w:r>
            <w:r w:rsidRPr="00181344">
              <w:rPr>
                <w:sz w:val="22"/>
                <w:szCs w:val="22"/>
                <w:lang w:val="en-US"/>
              </w:rPr>
              <w:t>HCN (TS)</w:t>
            </w:r>
          </w:p>
          <w:p w:rsidR="0019548D" w:rsidRPr="00181344" w:rsidRDefault="0019548D" w:rsidP="00371605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GB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HC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181344">
              <w:rPr>
                <w:sz w:val="22"/>
                <w:szCs w:val="22"/>
                <w:lang w:val="en-US"/>
              </w:rPr>
              <w:t>N** (HC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181344">
              <w:rPr>
                <w:sz w:val="22"/>
                <w:szCs w:val="22"/>
                <w:lang w:val="en-US"/>
              </w:rPr>
              <w:t>N)</w:t>
            </w:r>
          </w:p>
        </w:tc>
        <w:tc>
          <w:tcPr>
            <w:tcW w:w="850" w:type="dxa"/>
          </w:tcPr>
          <w:p w:rsidR="0019548D" w:rsidRPr="00181344" w:rsidRDefault="0019548D" w:rsidP="005E0B77">
            <w:pPr>
              <w:rPr>
                <w:sz w:val="22"/>
                <w:szCs w:val="22"/>
                <w:lang w:val="en-US"/>
              </w:rPr>
            </w:pPr>
          </w:p>
          <w:p w:rsidR="0019548D" w:rsidRPr="00181344" w:rsidRDefault="0019548D" w:rsidP="005E0B7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545</w:t>
            </w:r>
          </w:p>
          <w:p w:rsidR="0019548D" w:rsidRPr="00181344" w:rsidRDefault="0019548D" w:rsidP="005E0B7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647</w:t>
            </w:r>
          </w:p>
          <w:p w:rsidR="0019548D" w:rsidRPr="00181344" w:rsidRDefault="0019548D" w:rsidP="005E0B7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619</w:t>
            </w:r>
          </w:p>
        </w:tc>
        <w:tc>
          <w:tcPr>
            <w:tcW w:w="719" w:type="dxa"/>
          </w:tcPr>
          <w:p w:rsidR="0019548D" w:rsidRPr="00181344" w:rsidRDefault="0019548D" w:rsidP="005E0B7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&gt;22</w:t>
            </w:r>
            <w:r w:rsidR="00ED4754">
              <w:rPr>
                <w:sz w:val="22"/>
                <w:szCs w:val="22"/>
                <w:lang w:val="en-US"/>
              </w:rPr>
              <w:t>0</w:t>
            </w:r>
          </w:p>
          <w:p w:rsidR="0019548D" w:rsidRPr="00181344" w:rsidRDefault="0019548D" w:rsidP="005E0B7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19548D" w:rsidRPr="00181344" w:rsidRDefault="0019548D" w:rsidP="005E0B7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19548D" w:rsidRPr="00181344" w:rsidRDefault="0019548D" w:rsidP="005E0B7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19548D" w:rsidRPr="00181344" w:rsidRDefault="0019548D" w:rsidP="005E0B7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</w:tc>
        <w:tc>
          <w:tcPr>
            <w:tcW w:w="1134" w:type="dxa"/>
            <w:gridSpan w:val="4"/>
          </w:tcPr>
          <w:p w:rsidR="0019548D" w:rsidRPr="00181344" w:rsidRDefault="0019548D" w:rsidP="00A775BA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220-185</w:t>
            </w:r>
          </w:p>
          <w:p w:rsidR="0019548D" w:rsidRPr="00181344" w:rsidRDefault="0019548D" w:rsidP="00A775BA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30%</w:t>
            </w:r>
          </w:p>
          <w:p w:rsidR="0019548D" w:rsidRPr="00181344" w:rsidRDefault="0019548D" w:rsidP="00A775BA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%</w:t>
            </w:r>
          </w:p>
          <w:p w:rsidR="0019548D" w:rsidRPr="00181344" w:rsidRDefault="0019548D" w:rsidP="00A775BA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%</w:t>
            </w:r>
          </w:p>
          <w:p w:rsidR="0019548D" w:rsidRPr="00181344" w:rsidRDefault="0019548D" w:rsidP="005E0B7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70%</w:t>
            </w:r>
          </w:p>
        </w:tc>
        <w:tc>
          <w:tcPr>
            <w:tcW w:w="1427" w:type="dxa"/>
            <w:gridSpan w:val="5"/>
          </w:tcPr>
          <w:p w:rsidR="0019548D" w:rsidRPr="00181344" w:rsidRDefault="0019548D" w:rsidP="005E0B77">
            <w:pPr>
              <w:rPr>
                <w:sz w:val="22"/>
                <w:szCs w:val="22"/>
                <w:lang w:val="en-GB"/>
              </w:rPr>
            </w:pPr>
            <w:r w:rsidRPr="00181344">
              <w:rPr>
                <w:sz w:val="22"/>
                <w:szCs w:val="22"/>
                <w:lang w:val="en-GB"/>
              </w:rPr>
              <w:t xml:space="preserve">185-160 </w:t>
            </w:r>
          </w:p>
          <w:p w:rsidR="0019548D" w:rsidRPr="00181344" w:rsidRDefault="0019548D" w:rsidP="005E0B77">
            <w:pPr>
              <w:rPr>
                <w:sz w:val="22"/>
                <w:szCs w:val="22"/>
                <w:lang w:val="en-GB"/>
              </w:rPr>
            </w:pPr>
            <w:r w:rsidRPr="00181344">
              <w:rPr>
                <w:sz w:val="22"/>
                <w:szCs w:val="22"/>
                <w:lang w:val="en-GB"/>
              </w:rPr>
              <w:t>30%</w:t>
            </w:r>
          </w:p>
          <w:p w:rsidR="0019548D" w:rsidRPr="00181344" w:rsidRDefault="0019548D" w:rsidP="005E0B77">
            <w:pPr>
              <w:rPr>
                <w:sz w:val="22"/>
                <w:szCs w:val="22"/>
                <w:lang w:val="en-GB"/>
              </w:rPr>
            </w:pPr>
            <w:r w:rsidRPr="00181344">
              <w:rPr>
                <w:sz w:val="22"/>
                <w:szCs w:val="22"/>
                <w:lang w:val="en-GB"/>
              </w:rPr>
              <w:t>25%</w:t>
            </w:r>
          </w:p>
          <w:p w:rsidR="0019548D" w:rsidRPr="00181344" w:rsidRDefault="0019548D" w:rsidP="005E0B77">
            <w:pPr>
              <w:rPr>
                <w:sz w:val="22"/>
                <w:szCs w:val="22"/>
                <w:lang w:val="en-GB"/>
              </w:rPr>
            </w:pPr>
            <w:r w:rsidRPr="00181344">
              <w:rPr>
                <w:sz w:val="22"/>
                <w:szCs w:val="22"/>
                <w:lang w:val="en-GB"/>
              </w:rPr>
              <w:t>0%</w:t>
            </w:r>
          </w:p>
          <w:p w:rsidR="0019548D" w:rsidRPr="00181344" w:rsidRDefault="0019548D" w:rsidP="005E0B77">
            <w:pPr>
              <w:rPr>
                <w:sz w:val="22"/>
                <w:szCs w:val="22"/>
                <w:lang w:val="en-GB"/>
              </w:rPr>
            </w:pPr>
            <w:r w:rsidRPr="00181344">
              <w:rPr>
                <w:sz w:val="22"/>
                <w:szCs w:val="22"/>
                <w:lang w:val="en-GB"/>
              </w:rPr>
              <w:t>45%</w:t>
            </w:r>
          </w:p>
        </w:tc>
        <w:tc>
          <w:tcPr>
            <w:tcW w:w="1116" w:type="dxa"/>
            <w:gridSpan w:val="2"/>
          </w:tcPr>
          <w:p w:rsidR="0019548D" w:rsidRPr="00181344" w:rsidRDefault="0019548D" w:rsidP="005E0B7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&lt;160nm</w:t>
            </w:r>
          </w:p>
          <w:p w:rsidR="0019548D" w:rsidRPr="00181344" w:rsidRDefault="0019548D" w:rsidP="005E0B7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30%</w:t>
            </w:r>
          </w:p>
          <w:p w:rsidR="0019548D" w:rsidRPr="00181344" w:rsidRDefault="0019548D" w:rsidP="005E0B7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25%</w:t>
            </w:r>
          </w:p>
          <w:p w:rsidR="0019548D" w:rsidRPr="00181344" w:rsidRDefault="0019548D" w:rsidP="005E0B7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10%</w:t>
            </w:r>
          </w:p>
          <w:p w:rsidR="0019548D" w:rsidRPr="00181344" w:rsidRDefault="0019548D" w:rsidP="005E0B7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35%</w:t>
            </w:r>
          </w:p>
        </w:tc>
        <w:tc>
          <w:tcPr>
            <w:tcW w:w="4723" w:type="dxa"/>
          </w:tcPr>
          <w:p w:rsidR="0019548D" w:rsidRPr="00181344" w:rsidRDefault="0019548D" w:rsidP="000B6AC5">
            <w:pPr>
              <w:rPr>
                <w:sz w:val="22"/>
                <w:szCs w:val="22"/>
              </w:rPr>
            </w:pPr>
          </w:p>
          <w:p w:rsidR="0019548D" w:rsidRPr="00181344" w:rsidRDefault="0019548D" w:rsidP="006661BD">
            <w:pPr>
              <w:rPr>
                <w:sz w:val="22"/>
                <w:szCs w:val="22"/>
              </w:rPr>
            </w:pPr>
            <w:r w:rsidRPr="00181344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DbGFya2U8L0F1dGhvcj48WWVhcj4xOTk1PC9ZZWFyPjxS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</w:fldData>
              </w:fldChar>
            </w:r>
            <w:r w:rsidR="00594F0D">
              <w:rPr>
                <w:sz w:val="22"/>
                <w:szCs w:val="22"/>
              </w:rPr>
              <w:instrText xml:space="preserve"> ADDIN EN.CITE </w:instrText>
            </w:r>
            <w:r w:rsidR="00594F0D">
              <w:rPr>
                <w:sz w:val="22"/>
                <w:szCs w:val="22"/>
              </w:rPr>
              <w:fldChar w:fldCharType="begin">
                <w:fldData xml:space="preserve">PEVuZE5vdGU+PENpdGU+PEF1dGhvcj5DbGFya2U8L0F1dGhvcj48WWVhcj4xOTk1PC9ZZWFyPjxS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</w:fldData>
              </w:fldChar>
            </w:r>
            <w:r w:rsidR="00594F0D">
              <w:rPr>
                <w:sz w:val="22"/>
                <w:szCs w:val="22"/>
              </w:rPr>
              <w:instrText xml:space="preserve"> ADDIN EN.CITE.DATA </w:instrText>
            </w:r>
            <w:r w:rsidR="00594F0D">
              <w:rPr>
                <w:sz w:val="22"/>
                <w:szCs w:val="22"/>
              </w:rPr>
            </w:r>
            <w:r w:rsidR="00594F0D">
              <w:rPr>
                <w:sz w:val="22"/>
                <w:szCs w:val="22"/>
              </w:rPr>
              <w:fldChar w:fldCharType="end"/>
            </w:r>
            <w:r w:rsidRPr="00181344">
              <w:rPr>
                <w:sz w:val="22"/>
                <w:szCs w:val="22"/>
                <w:lang w:val="en-US"/>
              </w:rPr>
              <w:fldChar w:fldCharType="separate"/>
            </w:r>
            <w:r w:rsidR="006661BD" w:rsidRPr="006661BD">
              <w:rPr>
                <w:sz w:val="22"/>
                <w:szCs w:val="22"/>
              </w:rPr>
              <w:t xml:space="preserve"> (Clarke &amp; Ferris 1995, </w:t>
            </w:r>
            <w:proofErr w:type="spellStart"/>
            <w:r w:rsidR="006661BD" w:rsidRPr="006661BD">
              <w:rPr>
                <w:sz w:val="22"/>
                <w:szCs w:val="22"/>
              </w:rPr>
              <w:t>Seki</w:t>
            </w:r>
            <w:proofErr w:type="spellEnd"/>
            <w:r w:rsidR="006661BD" w:rsidRPr="006661BD">
              <w:rPr>
                <w:i/>
                <w:sz w:val="22"/>
                <w:szCs w:val="22"/>
              </w:rPr>
              <w:t xml:space="preserve"> et al.</w:t>
            </w:r>
            <w:r w:rsidR="006661BD" w:rsidRPr="006661BD">
              <w:rPr>
                <w:sz w:val="22"/>
                <w:szCs w:val="22"/>
              </w:rPr>
              <w:t xml:space="preserve"> 1996, Halpern</w:t>
            </w:r>
            <w:r w:rsidR="006661BD" w:rsidRPr="006661BD">
              <w:rPr>
                <w:i/>
                <w:sz w:val="22"/>
                <w:szCs w:val="22"/>
              </w:rPr>
              <w:t xml:space="preserve"> et al.</w:t>
            </w:r>
            <w:r w:rsidR="006661BD" w:rsidRPr="006661BD">
              <w:rPr>
                <w:sz w:val="22"/>
                <w:szCs w:val="22"/>
              </w:rPr>
              <w:t xml:space="preserve"> 1988, Luo</w:t>
            </w:r>
            <w:r w:rsidR="006661BD" w:rsidRPr="006661BD">
              <w:rPr>
                <w:i/>
                <w:sz w:val="22"/>
                <w:szCs w:val="22"/>
              </w:rPr>
              <w:t xml:space="preserve"> et al.</w:t>
            </w:r>
            <w:r w:rsidR="006661BD" w:rsidRPr="006661BD">
              <w:rPr>
                <w:sz w:val="22"/>
                <w:szCs w:val="22"/>
              </w:rPr>
              <w:t xml:space="preserve"> 2008, Silva</w:t>
            </w:r>
            <w:r w:rsidR="006661BD" w:rsidRPr="006661BD">
              <w:rPr>
                <w:i/>
                <w:sz w:val="22"/>
                <w:szCs w:val="22"/>
              </w:rPr>
              <w:t xml:space="preserve"> et al.</w:t>
            </w:r>
            <w:r w:rsidR="006661BD" w:rsidRPr="006661BD">
              <w:rPr>
                <w:sz w:val="22"/>
                <w:szCs w:val="22"/>
              </w:rPr>
              <w:t xml:space="preserve"> 2009)</w:t>
            </w:r>
            <w:r w:rsidRPr="00181344">
              <w:rPr>
                <w:sz w:val="22"/>
                <w:szCs w:val="22"/>
                <w:lang w:val="en-US"/>
              </w:rPr>
              <w:fldChar w:fldCharType="end"/>
            </w:r>
          </w:p>
        </w:tc>
      </w:tr>
      <w:tr w:rsidR="00952FF1" w:rsidRPr="00181344" w:rsidTr="00D50919">
        <w:trPr>
          <w:jc w:val="center"/>
        </w:trPr>
        <w:tc>
          <w:tcPr>
            <w:tcW w:w="4452" w:type="dxa"/>
          </w:tcPr>
          <w:p w:rsidR="00952FF1" w:rsidRPr="00181344" w:rsidRDefault="00952FF1" w:rsidP="00D50919">
            <w:pPr>
              <w:tabs>
                <w:tab w:val="left" w:pos="1226"/>
              </w:tabs>
              <w:rPr>
                <w:sz w:val="22"/>
                <w:szCs w:val="22"/>
                <w:vertAlign w:val="superscript"/>
              </w:rPr>
            </w:pPr>
          </w:p>
          <w:p w:rsidR="00952FF1" w:rsidRPr="00181344" w:rsidRDefault="00952FF1" w:rsidP="00D50919">
            <w:pPr>
              <w:tabs>
                <w:tab w:val="left" w:pos="1085"/>
              </w:tabs>
              <w:rPr>
                <w:sz w:val="22"/>
                <w:szCs w:val="22"/>
                <w:lang w:val="nl-NL"/>
              </w:rPr>
            </w:pPr>
            <w:r w:rsidRPr="00181344">
              <w:rPr>
                <w:sz w:val="22"/>
                <w:szCs w:val="22"/>
                <w:vertAlign w:val="superscript"/>
              </w:rPr>
              <w:t>1</w:t>
            </w:r>
            <w:r w:rsidRPr="00181344">
              <w:rPr>
                <w:sz w:val="22"/>
                <w:szCs w:val="22"/>
              </w:rPr>
              <w:t>C</w:t>
            </w:r>
            <w:r w:rsidRPr="00181344">
              <w:rPr>
                <w:sz w:val="22"/>
                <w:szCs w:val="22"/>
                <w:vertAlign w:val="subscript"/>
              </w:rPr>
              <w:t>2</w:t>
            </w:r>
            <w:r w:rsidRPr="00181344">
              <w:rPr>
                <w:sz w:val="22"/>
                <w:szCs w:val="22"/>
              </w:rPr>
              <w:t>H</w:t>
            </w:r>
            <w:r w:rsidRPr="00181344">
              <w:rPr>
                <w:sz w:val="22"/>
                <w:szCs w:val="22"/>
                <w:vertAlign w:val="subscript"/>
              </w:rPr>
              <w:t>3</w:t>
            </w:r>
            <w:r w:rsidRPr="00181344">
              <w:rPr>
                <w:sz w:val="22"/>
                <w:szCs w:val="22"/>
              </w:rPr>
              <w:t xml:space="preserve">CN </w:t>
            </w:r>
            <w:r w:rsidRPr="00181344">
              <w:rPr>
                <w:sz w:val="22"/>
                <w:szCs w:val="22"/>
                <w:vertAlign w:val="subscript"/>
              </w:rPr>
              <w:t xml:space="preserve"> </w:t>
            </w:r>
            <w:r w:rsidRPr="00181344">
              <w:rPr>
                <w:sz w:val="22"/>
                <w:szCs w:val="22"/>
                <w:vertAlign w:val="subscript"/>
              </w:rPr>
              <w:tab/>
            </w:r>
            <w:r w:rsidRPr="00181344">
              <w:rPr>
                <w:bCs/>
                <w:sz w:val="22"/>
                <w:szCs w:val="22"/>
                <w:lang w:val="en-GB"/>
              </w:rPr>
              <w:sym w:font="Symbol" w:char="F0AE"/>
            </w:r>
            <w:r w:rsidRPr="00181344">
              <w:rPr>
                <w:bCs/>
                <w:sz w:val="22"/>
                <w:szCs w:val="22"/>
              </w:rPr>
              <w:t xml:space="preserve"> </w:t>
            </w:r>
            <w:r w:rsidRPr="00181344">
              <w:rPr>
                <w:bCs/>
                <w:sz w:val="22"/>
                <w:szCs w:val="22"/>
                <w:vertAlign w:val="superscript"/>
              </w:rPr>
              <w:t>1</w:t>
            </w:r>
            <w:r w:rsidRPr="00181344">
              <w:rPr>
                <w:bCs/>
                <w:sz w:val="22"/>
                <w:szCs w:val="22"/>
              </w:rPr>
              <w:t>HC</w:t>
            </w:r>
            <w:r w:rsidRPr="00181344">
              <w:rPr>
                <w:bCs/>
                <w:sz w:val="22"/>
                <w:szCs w:val="22"/>
                <w:vertAlign w:val="subscript"/>
              </w:rPr>
              <w:t>3</w:t>
            </w:r>
            <w:r w:rsidRPr="00181344">
              <w:rPr>
                <w:bCs/>
                <w:sz w:val="22"/>
                <w:szCs w:val="22"/>
              </w:rPr>
              <w:t xml:space="preserve">N + </w:t>
            </w:r>
            <w:r w:rsidRPr="00181344">
              <w:rPr>
                <w:bCs/>
                <w:sz w:val="22"/>
                <w:szCs w:val="22"/>
                <w:vertAlign w:val="superscript"/>
              </w:rPr>
              <w:t>1</w:t>
            </w:r>
            <w:r w:rsidRPr="00181344">
              <w:rPr>
                <w:bCs/>
                <w:sz w:val="22"/>
                <w:szCs w:val="22"/>
              </w:rPr>
              <w:t>H</w:t>
            </w:r>
            <w:r w:rsidRPr="00181344">
              <w:rPr>
                <w:bCs/>
                <w:sz w:val="22"/>
                <w:szCs w:val="22"/>
                <w:vertAlign w:val="subscript"/>
              </w:rPr>
              <w:t>2</w:t>
            </w:r>
            <w:r w:rsidRPr="00181344">
              <w:rPr>
                <w:bCs/>
                <w:sz w:val="22"/>
                <w:szCs w:val="22"/>
              </w:rPr>
              <w:tab/>
            </w:r>
            <w:r w:rsidRPr="00181344">
              <w:rPr>
                <w:sz w:val="22"/>
                <w:szCs w:val="22"/>
              </w:rPr>
              <w:t>(TS)</w:t>
            </w:r>
          </w:p>
          <w:p w:rsidR="00952FF1" w:rsidRPr="00181344" w:rsidRDefault="00952FF1" w:rsidP="00D50919">
            <w:pPr>
              <w:tabs>
                <w:tab w:val="left" w:pos="1085"/>
              </w:tabs>
              <w:rPr>
                <w:sz w:val="22"/>
                <w:szCs w:val="22"/>
                <w:lang w:val="nl-NL"/>
              </w:rPr>
            </w:pPr>
            <w:r w:rsidRPr="00181344">
              <w:rPr>
                <w:sz w:val="22"/>
                <w:szCs w:val="22"/>
                <w:vertAlign w:val="subscript"/>
                <w:lang w:val="nl-NL"/>
              </w:rPr>
              <w:tab/>
            </w:r>
            <w:r w:rsidRPr="00181344">
              <w:rPr>
                <w:bCs/>
                <w:sz w:val="22"/>
                <w:szCs w:val="22"/>
                <w:lang w:val="en-GB"/>
              </w:rPr>
              <w:sym w:font="Symbol" w:char="F0AE"/>
            </w:r>
            <w:r w:rsidRPr="00181344">
              <w:rPr>
                <w:bCs/>
                <w:sz w:val="22"/>
                <w:szCs w:val="22"/>
                <w:lang w:val="nl-NL"/>
              </w:rPr>
              <w:t xml:space="preserve"> </w:t>
            </w:r>
            <w:r w:rsidRPr="00181344">
              <w:rPr>
                <w:bCs/>
                <w:sz w:val="22"/>
                <w:szCs w:val="22"/>
                <w:vertAlign w:val="superscript"/>
                <w:lang w:val="nl-NL"/>
              </w:rPr>
              <w:t>1</w:t>
            </w:r>
            <w:r w:rsidRPr="00181344">
              <w:rPr>
                <w:bCs/>
                <w:sz w:val="22"/>
                <w:szCs w:val="22"/>
                <w:lang w:val="nl-NL"/>
              </w:rPr>
              <w:t xml:space="preserve">HCN + </w:t>
            </w:r>
            <w:r w:rsidRPr="00181344">
              <w:rPr>
                <w:bCs/>
                <w:sz w:val="22"/>
                <w:szCs w:val="22"/>
                <w:vertAlign w:val="superscript"/>
                <w:lang w:val="nl-NL"/>
              </w:rPr>
              <w:t>1</w:t>
            </w:r>
            <w:r w:rsidRPr="00181344">
              <w:rPr>
                <w:bCs/>
                <w:sz w:val="22"/>
                <w:szCs w:val="22"/>
                <w:lang w:val="nl-NL"/>
              </w:rPr>
              <w:t>C</w:t>
            </w:r>
            <w:r w:rsidRPr="00181344">
              <w:rPr>
                <w:bCs/>
                <w:sz w:val="22"/>
                <w:szCs w:val="22"/>
                <w:vertAlign w:val="subscript"/>
                <w:lang w:val="nl-NL"/>
              </w:rPr>
              <w:t>2</w:t>
            </w:r>
            <w:r w:rsidRPr="00181344">
              <w:rPr>
                <w:bCs/>
                <w:sz w:val="22"/>
                <w:szCs w:val="22"/>
                <w:lang w:val="nl-NL"/>
              </w:rPr>
              <w:t>H</w:t>
            </w:r>
            <w:r w:rsidRPr="00181344">
              <w:rPr>
                <w:bCs/>
                <w:sz w:val="22"/>
                <w:szCs w:val="22"/>
                <w:vertAlign w:val="subscript"/>
                <w:lang w:val="nl-NL"/>
              </w:rPr>
              <w:t>2</w:t>
            </w:r>
            <w:r w:rsidRPr="00181344">
              <w:rPr>
                <w:sz w:val="22"/>
                <w:szCs w:val="22"/>
              </w:rPr>
              <w:t>(TS</w:t>
            </w:r>
            <w:r w:rsidRPr="00181344">
              <w:rPr>
                <w:sz w:val="22"/>
                <w:szCs w:val="22"/>
              </w:rPr>
              <w:sym w:font="Symbol" w:char="F040"/>
            </w:r>
            <w:r w:rsidRPr="00181344">
              <w:rPr>
                <w:sz w:val="22"/>
                <w:szCs w:val="22"/>
              </w:rPr>
              <w:t>240</w:t>
            </w:r>
            <w:proofErr w:type="gramStart"/>
            <w:r w:rsidRPr="00181344">
              <w:rPr>
                <w:sz w:val="22"/>
                <w:szCs w:val="22"/>
              </w:rPr>
              <w:t>nm</w:t>
            </w:r>
            <w:proofErr w:type="gramEnd"/>
            <w:r w:rsidRPr="00181344">
              <w:rPr>
                <w:sz w:val="22"/>
                <w:szCs w:val="22"/>
              </w:rPr>
              <w:t>)</w:t>
            </w:r>
          </w:p>
          <w:p w:rsidR="00952FF1" w:rsidRPr="00181344" w:rsidRDefault="00952FF1" w:rsidP="00D50919">
            <w:pPr>
              <w:tabs>
                <w:tab w:val="left" w:pos="1085"/>
              </w:tabs>
              <w:rPr>
                <w:sz w:val="22"/>
                <w:szCs w:val="22"/>
                <w:lang w:val="nl-NL"/>
              </w:rPr>
            </w:pPr>
            <w:r w:rsidRPr="00181344">
              <w:rPr>
                <w:sz w:val="22"/>
                <w:szCs w:val="22"/>
                <w:vertAlign w:val="subscript"/>
                <w:lang w:val="nl-NL"/>
              </w:rPr>
              <w:tab/>
            </w:r>
            <w:r w:rsidRPr="00181344">
              <w:rPr>
                <w:bCs/>
                <w:sz w:val="22"/>
                <w:szCs w:val="22"/>
                <w:lang w:val="en-GB"/>
              </w:rPr>
              <w:sym w:font="Symbol" w:char="F0AE"/>
            </w:r>
            <w:r w:rsidRPr="00181344">
              <w:rPr>
                <w:bCs/>
                <w:sz w:val="22"/>
                <w:szCs w:val="22"/>
                <w:lang w:val="nl-NL"/>
              </w:rPr>
              <w:t xml:space="preserve"> </w:t>
            </w:r>
            <w:r w:rsidRPr="00181344">
              <w:rPr>
                <w:bCs/>
                <w:sz w:val="22"/>
                <w:szCs w:val="22"/>
                <w:vertAlign w:val="superscript"/>
                <w:lang w:val="nl-NL"/>
              </w:rPr>
              <w:t>1</w:t>
            </w:r>
            <w:r w:rsidRPr="00181344">
              <w:rPr>
                <w:bCs/>
                <w:sz w:val="22"/>
                <w:szCs w:val="22"/>
                <w:lang w:val="nl-NL"/>
              </w:rPr>
              <w:t xml:space="preserve">HNC + </w:t>
            </w:r>
            <w:r w:rsidRPr="00181344">
              <w:rPr>
                <w:bCs/>
                <w:sz w:val="22"/>
                <w:szCs w:val="22"/>
                <w:vertAlign w:val="superscript"/>
                <w:lang w:val="nl-NL"/>
              </w:rPr>
              <w:t>1</w:t>
            </w:r>
            <w:r w:rsidRPr="00181344">
              <w:rPr>
                <w:bCs/>
                <w:sz w:val="22"/>
                <w:szCs w:val="22"/>
                <w:lang w:val="nl-NL"/>
              </w:rPr>
              <w:t>C</w:t>
            </w:r>
            <w:r w:rsidRPr="00181344">
              <w:rPr>
                <w:bCs/>
                <w:sz w:val="22"/>
                <w:szCs w:val="22"/>
                <w:vertAlign w:val="subscript"/>
                <w:lang w:val="nl-NL"/>
              </w:rPr>
              <w:t>2</w:t>
            </w:r>
            <w:r w:rsidRPr="00181344">
              <w:rPr>
                <w:bCs/>
                <w:sz w:val="22"/>
                <w:szCs w:val="22"/>
                <w:lang w:val="nl-NL"/>
              </w:rPr>
              <w:t>H</w:t>
            </w:r>
            <w:r w:rsidRPr="00181344">
              <w:rPr>
                <w:bCs/>
                <w:sz w:val="22"/>
                <w:szCs w:val="22"/>
                <w:vertAlign w:val="subscript"/>
                <w:lang w:val="nl-NL"/>
              </w:rPr>
              <w:t>2</w:t>
            </w:r>
            <w:r w:rsidRPr="00181344">
              <w:rPr>
                <w:bCs/>
                <w:sz w:val="22"/>
                <w:szCs w:val="22"/>
                <w:lang w:val="nl-NL"/>
              </w:rPr>
              <w:tab/>
            </w:r>
            <w:r w:rsidRPr="00181344">
              <w:rPr>
                <w:sz w:val="22"/>
                <w:szCs w:val="22"/>
                <w:lang w:val="en-US"/>
              </w:rPr>
              <w:t>(TS)</w:t>
            </w:r>
            <w:r w:rsidRPr="00181344">
              <w:rPr>
                <w:bCs/>
                <w:sz w:val="22"/>
                <w:szCs w:val="22"/>
                <w:lang w:val="nl-NL"/>
              </w:rPr>
              <w:tab/>
            </w:r>
          </w:p>
          <w:p w:rsidR="00952FF1" w:rsidRPr="00181344" w:rsidRDefault="00952FF1" w:rsidP="00D50919">
            <w:pPr>
              <w:tabs>
                <w:tab w:val="left" w:pos="1085"/>
              </w:tabs>
              <w:rPr>
                <w:sz w:val="22"/>
                <w:szCs w:val="22"/>
                <w:lang w:val="nl-NL"/>
              </w:rPr>
            </w:pPr>
            <w:r w:rsidRPr="00181344">
              <w:rPr>
                <w:sz w:val="22"/>
                <w:szCs w:val="22"/>
                <w:vertAlign w:val="subscript"/>
                <w:lang w:val="nl-NL"/>
              </w:rPr>
              <w:tab/>
            </w:r>
            <w:r w:rsidRPr="00181344">
              <w:rPr>
                <w:bCs/>
                <w:sz w:val="22"/>
                <w:szCs w:val="22"/>
                <w:lang w:val="en-GB"/>
              </w:rPr>
              <w:sym w:font="Symbol" w:char="F0AE"/>
            </w:r>
            <w:r w:rsidRPr="00181344">
              <w:rPr>
                <w:bCs/>
                <w:sz w:val="22"/>
                <w:szCs w:val="22"/>
                <w:lang w:val="nl-NL"/>
              </w:rPr>
              <w:t xml:space="preserve"> </w:t>
            </w:r>
            <w:r w:rsidRPr="00181344">
              <w:rPr>
                <w:bCs/>
                <w:sz w:val="22"/>
                <w:szCs w:val="22"/>
                <w:vertAlign w:val="superscript"/>
                <w:lang w:val="nl-NL"/>
              </w:rPr>
              <w:t>2</w:t>
            </w:r>
            <w:r w:rsidRPr="00181344">
              <w:rPr>
                <w:bCs/>
                <w:sz w:val="22"/>
                <w:szCs w:val="22"/>
                <w:lang w:val="nl-NL"/>
              </w:rPr>
              <w:t>H</w:t>
            </w:r>
            <w:r w:rsidRPr="00181344">
              <w:rPr>
                <w:bCs/>
                <w:sz w:val="22"/>
                <w:szCs w:val="22"/>
                <w:vertAlign w:val="subscript"/>
                <w:lang w:val="nl-NL"/>
              </w:rPr>
              <w:t>2</w:t>
            </w:r>
            <w:r w:rsidRPr="00181344">
              <w:rPr>
                <w:bCs/>
                <w:sz w:val="22"/>
                <w:szCs w:val="22"/>
                <w:lang w:val="nl-NL"/>
              </w:rPr>
              <w:t>C</w:t>
            </w:r>
            <w:r w:rsidRPr="00181344">
              <w:rPr>
                <w:bCs/>
                <w:sz w:val="22"/>
                <w:szCs w:val="22"/>
                <w:vertAlign w:val="subscript"/>
                <w:lang w:val="nl-NL"/>
              </w:rPr>
              <w:t>3</w:t>
            </w:r>
            <w:r w:rsidRPr="00181344">
              <w:rPr>
                <w:bCs/>
                <w:sz w:val="22"/>
                <w:szCs w:val="22"/>
                <w:lang w:val="nl-NL"/>
              </w:rPr>
              <w:t xml:space="preserve">N + </w:t>
            </w:r>
            <w:r w:rsidRPr="00181344">
              <w:rPr>
                <w:bCs/>
                <w:sz w:val="22"/>
                <w:szCs w:val="22"/>
                <w:vertAlign w:val="superscript"/>
                <w:lang w:val="nl-NL"/>
              </w:rPr>
              <w:t>2</w:t>
            </w:r>
            <w:r w:rsidRPr="00181344">
              <w:rPr>
                <w:bCs/>
                <w:sz w:val="22"/>
                <w:szCs w:val="22"/>
                <w:lang w:val="nl-NL"/>
              </w:rPr>
              <w:t>H (261</w:t>
            </w:r>
            <w:proofErr w:type="gramStart"/>
            <w:r w:rsidRPr="00181344">
              <w:rPr>
                <w:bCs/>
                <w:sz w:val="22"/>
                <w:szCs w:val="22"/>
                <w:lang w:val="nl-NL"/>
              </w:rPr>
              <w:t>nm</w:t>
            </w:r>
            <w:proofErr w:type="gramEnd"/>
            <w:r w:rsidRPr="00181344">
              <w:rPr>
                <w:bCs/>
                <w:sz w:val="22"/>
                <w:szCs w:val="22"/>
                <w:lang w:val="nl-NL"/>
              </w:rPr>
              <w:t>)</w:t>
            </w:r>
            <w:r w:rsidRPr="00181344">
              <w:rPr>
                <w:bCs/>
                <w:sz w:val="22"/>
                <w:szCs w:val="22"/>
                <w:lang w:val="nl-NL"/>
              </w:rPr>
              <w:tab/>
            </w:r>
          </w:p>
          <w:p w:rsidR="00952FF1" w:rsidRPr="00181344" w:rsidRDefault="00952FF1" w:rsidP="00D50919">
            <w:pPr>
              <w:tabs>
                <w:tab w:val="left" w:pos="1085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vertAlign w:val="subscript"/>
                <w:lang w:val="nl-NL"/>
              </w:rPr>
              <w:tab/>
            </w:r>
            <w:r w:rsidRPr="00181344">
              <w:rPr>
                <w:bCs/>
                <w:sz w:val="22"/>
                <w:szCs w:val="22"/>
                <w:lang w:val="en-GB"/>
              </w:rPr>
              <w:sym w:font="Symbol" w:char="F0AE"/>
            </w:r>
            <w:r w:rsidRPr="00181344">
              <w:rPr>
                <w:bCs/>
                <w:sz w:val="22"/>
                <w:szCs w:val="22"/>
                <w:lang w:val="nl-NL"/>
              </w:rPr>
              <w:t xml:space="preserve"> </w:t>
            </w:r>
            <w:r w:rsidRPr="00181344">
              <w:rPr>
                <w:bCs/>
                <w:sz w:val="22"/>
                <w:szCs w:val="22"/>
                <w:vertAlign w:val="superscript"/>
                <w:lang w:val="nl-NL"/>
              </w:rPr>
              <w:t>2</w:t>
            </w:r>
            <w:r w:rsidRPr="00181344">
              <w:rPr>
                <w:bCs/>
                <w:sz w:val="22"/>
                <w:szCs w:val="22"/>
                <w:lang w:val="nl-NL"/>
              </w:rPr>
              <w:t>C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181344">
              <w:rPr>
                <w:bCs/>
                <w:sz w:val="22"/>
                <w:szCs w:val="22"/>
                <w:lang w:val="nl-NL"/>
              </w:rPr>
              <w:t>H</w:t>
            </w:r>
            <w:r w:rsidRPr="00181344">
              <w:rPr>
                <w:bCs/>
                <w:sz w:val="22"/>
                <w:szCs w:val="22"/>
                <w:vertAlign w:val="subscript"/>
                <w:lang w:val="nl-NL"/>
              </w:rPr>
              <w:t>3</w:t>
            </w:r>
            <w:r w:rsidRPr="00181344">
              <w:rPr>
                <w:bCs/>
                <w:sz w:val="22"/>
                <w:szCs w:val="22"/>
                <w:lang w:val="nl-NL"/>
              </w:rPr>
              <w:t xml:space="preserve"> + </w:t>
            </w:r>
            <w:r w:rsidRPr="00181344">
              <w:rPr>
                <w:bCs/>
                <w:sz w:val="22"/>
                <w:szCs w:val="22"/>
                <w:vertAlign w:val="superscript"/>
                <w:lang w:val="nl-NL"/>
              </w:rPr>
              <w:t>2</w:t>
            </w:r>
            <w:r w:rsidRPr="00181344">
              <w:rPr>
                <w:bCs/>
                <w:sz w:val="22"/>
                <w:szCs w:val="22"/>
                <w:lang w:val="nl-NL"/>
              </w:rPr>
              <w:t>CN (213</w:t>
            </w:r>
            <w:proofErr w:type="gramStart"/>
            <w:r w:rsidRPr="00181344">
              <w:rPr>
                <w:bCs/>
                <w:sz w:val="22"/>
                <w:szCs w:val="22"/>
                <w:lang w:val="nl-NL"/>
              </w:rPr>
              <w:t>nm</w:t>
            </w:r>
            <w:proofErr w:type="gramEnd"/>
            <w:r w:rsidRPr="00181344">
              <w:rPr>
                <w:bCs/>
                <w:sz w:val="22"/>
                <w:szCs w:val="22"/>
                <w:lang w:val="nl-NL"/>
              </w:rPr>
              <w:t>)</w:t>
            </w:r>
          </w:p>
        </w:tc>
        <w:tc>
          <w:tcPr>
            <w:tcW w:w="850" w:type="dxa"/>
          </w:tcPr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191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181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236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458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561</w:t>
            </w:r>
          </w:p>
        </w:tc>
        <w:tc>
          <w:tcPr>
            <w:tcW w:w="1028" w:type="dxa"/>
            <w:gridSpan w:val="4"/>
          </w:tcPr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&gt;261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</w:tc>
        <w:tc>
          <w:tcPr>
            <w:tcW w:w="1484" w:type="dxa"/>
            <w:gridSpan w:val="4"/>
          </w:tcPr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261-240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100%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</w:tc>
        <w:tc>
          <w:tcPr>
            <w:tcW w:w="1884" w:type="dxa"/>
            <w:gridSpan w:val="4"/>
          </w:tcPr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&lt;240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20%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60%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10%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10%</w:t>
            </w:r>
          </w:p>
          <w:p w:rsidR="00952FF1" w:rsidRPr="00181344" w:rsidRDefault="00952FF1" w:rsidP="00D50919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%</w:t>
            </w:r>
          </w:p>
        </w:tc>
        <w:tc>
          <w:tcPr>
            <w:tcW w:w="4723" w:type="dxa"/>
          </w:tcPr>
          <w:p w:rsidR="00952FF1" w:rsidRPr="00181344" w:rsidRDefault="00952FF1" w:rsidP="00D50919">
            <w:pPr>
              <w:rPr>
                <w:sz w:val="22"/>
                <w:szCs w:val="22"/>
                <w:lang w:val="en-GB"/>
              </w:rPr>
            </w:pPr>
            <w:r w:rsidRPr="00181344">
              <w:rPr>
                <w:sz w:val="22"/>
                <w:szCs w:val="22"/>
                <w:lang w:val="en-GB"/>
              </w:rPr>
              <w:fldChar w:fldCharType="begin"/>
            </w:r>
            <w:r w:rsidR="00594F0D">
              <w:rPr>
                <w:sz w:val="22"/>
                <w:szCs w:val="22"/>
                <w:lang w:val="en-GB"/>
              </w:rPr>
              <w:instrText xml:space="preserve"> ADDIN EN.CITE &lt;EndNote&gt;&lt;Cite&gt;&lt;Author&gt;Gandini&lt;/Author&gt;&lt;Year&gt;1978&lt;/Year&gt;&lt;RecNum&gt;4416&lt;/RecNum&gt;&lt;record&gt;&lt;rec-number&gt;4416&lt;/rec-number&gt;&lt;foreign-keys&gt;&lt;key app="EN" db-id="ps0sfz2xytefrjedwtpprs0cszadzd9xrtxw"&gt;4416&lt;/key&gt;&lt;/foreign-keys&gt;&lt;ref-type name="Journal Article"&gt;17&lt;/ref-type&gt;&lt;contributors&gt;&lt;authors&gt;&lt;author&gt;Gandini, A.&lt;/author&gt;&lt;author&gt;Hackett, P. A.&lt;/author&gt;&lt;/authors&gt;&lt;/contributors&gt;&lt;titles&gt;&lt;title&gt;The photochemistry of acrylonitrile vapour at 213.9 nm&lt;/title&gt;&lt;secondary-title&gt;Canadian Journal of Chemistry&lt;/secondary-title&gt;&lt;/titles&gt;&lt;periodical&gt;&lt;full-title&gt;Canadian Journal of Chemistry&lt;/full-title&gt;&lt;/periodical&gt;&lt;pages&gt;2096-2098&lt;/pages&gt;&lt;volume&gt;56&lt;/volume&gt;&lt;number&gt;15&lt;/number&gt;&lt;dates&gt;&lt;year&gt;1978&lt;/year&gt;&lt;/dates&gt;&lt;urls&gt;&lt;related-urls&gt;&lt;url&gt;http://www.nrcresearchpress.com/doi/abs/10.1139/v78-342&lt;/url&gt;&lt;/related-urls&gt;&lt;/urls&gt;&lt;electronic-resource-num&gt;doi:10.1139/v78-342&lt;/electronic-resource-num&gt;&lt;/record&gt;&lt;/Cite&gt;&lt;/EndNote&gt;</w:instrText>
            </w:r>
            <w:r w:rsidRPr="00181344">
              <w:rPr>
                <w:sz w:val="22"/>
                <w:szCs w:val="22"/>
                <w:lang w:val="en-GB"/>
              </w:rPr>
              <w:fldChar w:fldCharType="separate"/>
            </w:r>
            <w:r w:rsidRPr="00181344">
              <w:rPr>
                <w:sz w:val="22"/>
                <w:szCs w:val="22"/>
                <w:lang w:val="en-GB"/>
              </w:rPr>
              <w:t xml:space="preserve"> (</w:t>
            </w:r>
            <w:proofErr w:type="spellStart"/>
            <w:r w:rsidRPr="00181344">
              <w:rPr>
                <w:sz w:val="22"/>
                <w:szCs w:val="22"/>
                <w:lang w:val="en-GB"/>
              </w:rPr>
              <w:t>Gandini</w:t>
            </w:r>
            <w:proofErr w:type="spellEnd"/>
            <w:r w:rsidRPr="00181344">
              <w:rPr>
                <w:sz w:val="22"/>
                <w:szCs w:val="22"/>
                <w:lang w:val="en-GB"/>
              </w:rPr>
              <w:t xml:space="preserve"> &amp; Hackett 1978)</w:t>
            </w:r>
            <w:r w:rsidRPr="00181344">
              <w:rPr>
                <w:sz w:val="22"/>
                <w:szCs w:val="22"/>
                <w:lang w:val="en-US"/>
              </w:rPr>
              <w:fldChar w:fldCharType="end"/>
            </w:r>
            <w:r w:rsidRPr="00181344">
              <w:rPr>
                <w:sz w:val="22"/>
                <w:szCs w:val="22"/>
                <w:lang w:val="en-US"/>
              </w:rPr>
              <w:t>:</w:t>
            </w:r>
            <w:r w:rsidRPr="00181344">
              <w:rPr>
                <w:sz w:val="22"/>
                <w:szCs w:val="22"/>
                <w:lang w:val="en-GB"/>
              </w:rPr>
              <w:t xml:space="preserve"> 50% of C</w:t>
            </w:r>
            <w:r w:rsidRPr="00181344">
              <w:rPr>
                <w:sz w:val="22"/>
                <w:szCs w:val="22"/>
                <w:vertAlign w:val="subscript"/>
                <w:lang w:val="en-GB"/>
              </w:rPr>
              <w:t>2</w:t>
            </w:r>
            <w:r w:rsidRPr="00181344">
              <w:rPr>
                <w:sz w:val="22"/>
                <w:szCs w:val="22"/>
                <w:lang w:val="en-GB"/>
              </w:rPr>
              <w:t>H</w:t>
            </w:r>
            <w:r w:rsidRPr="00181344">
              <w:rPr>
                <w:sz w:val="22"/>
                <w:szCs w:val="22"/>
                <w:vertAlign w:val="subscript"/>
                <w:lang w:val="en-GB"/>
              </w:rPr>
              <w:t>2</w:t>
            </w:r>
            <w:r w:rsidRPr="00181344">
              <w:rPr>
                <w:sz w:val="22"/>
                <w:szCs w:val="22"/>
                <w:lang w:val="en-GB"/>
              </w:rPr>
              <w:t xml:space="preserve"> + HCN</w:t>
            </w:r>
            <w:r w:rsidRPr="00181344">
              <w:rPr>
                <w:sz w:val="22"/>
                <w:szCs w:val="22"/>
                <w:lang w:val="en-US"/>
              </w:rPr>
              <w:t xml:space="preserve"> and 31% of HC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181344">
              <w:rPr>
                <w:sz w:val="22"/>
                <w:szCs w:val="22"/>
                <w:lang w:val="en-US"/>
              </w:rPr>
              <w:t>N + H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 xml:space="preserve">2 </w:t>
            </w:r>
            <w:r w:rsidRPr="00181344">
              <w:rPr>
                <w:sz w:val="22"/>
                <w:szCs w:val="22"/>
                <w:lang w:val="en-US"/>
              </w:rPr>
              <w:t>at</w:t>
            </w:r>
            <w:r w:rsidRPr="00181344">
              <w:rPr>
                <w:sz w:val="22"/>
                <w:szCs w:val="22"/>
                <w:lang w:val="en-GB"/>
              </w:rPr>
              <w:t xml:space="preserve"> 213.9 nm, </w:t>
            </w:r>
            <w:r w:rsidRPr="00181344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GYWhyPC9BdXRob3I+PFllYXI+MTk5MjwvWWVhcj48UmVj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</w:fldData>
              </w:fldChar>
            </w:r>
            <w:r w:rsidR="00594F0D">
              <w:rPr>
                <w:sz w:val="22"/>
                <w:szCs w:val="22"/>
                <w:lang w:val="en-US"/>
              </w:rPr>
              <w:instrText xml:space="preserve"> ADDIN EN.CITE </w:instrText>
            </w:r>
            <w:r w:rsidR="00594F0D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GYWhyPC9BdXRob3I+PFllYXI+MTk5MjwvWWVhcj48UmVj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</w:fldData>
              </w:fldChar>
            </w:r>
            <w:r w:rsidR="00594F0D">
              <w:rPr>
                <w:sz w:val="22"/>
                <w:szCs w:val="22"/>
                <w:lang w:val="en-US"/>
              </w:rPr>
              <w:instrText xml:space="preserve"> ADDIN EN.CITE.DATA </w:instrText>
            </w:r>
            <w:r w:rsidR="00594F0D">
              <w:rPr>
                <w:sz w:val="22"/>
                <w:szCs w:val="22"/>
                <w:lang w:val="en-US"/>
              </w:rPr>
            </w:r>
            <w:r w:rsidR="00594F0D">
              <w:rPr>
                <w:sz w:val="22"/>
                <w:szCs w:val="22"/>
                <w:lang w:val="en-US"/>
              </w:rPr>
              <w:fldChar w:fldCharType="end"/>
            </w:r>
            <w:r w:rsidRPr="00181344">
              <w:rPr>
                <w:sz w:val="22"/>
                <w:szCs w:val="22"/>
                <w:lang w:val="en-US"/>
              </w:rPr>
              <w:fldChar w:fldCharType="separate"/>
            </w:r>
            <w:r w:rsidRPr="00181344">
              <w:rPr>
                <w:sz w:val="22"/>
                <w:szCs w:val="22"/>
                <w:lang w:val="en-US"/>
              </w:rPr>
              <w:t xml:space="preserve"> (</w:t>
            </w:r>
            <w:proofErr w:type="spellStart"/>
            <w:r w:rsidRPr="00181344">
              <w:rPr>
                <w:sz w:val="22"/>
                <w:szCs w:val="22"/>
                <w:lang w:val="en-US"/>
              </w:rPr>
              <w:t>Fahr</w:t>
            </w:r>
            <w:proofErr w:type="spellEnd"/>
            <w:r w:rsidRPr="00181344">
              <w:rPr>
                <w:sz w:val="22"/>
                <w:szCs w:val="22"/>
                <w:lang w:val="en-US"/>
              </w:rPr>
              <w:t xml:space="preserve"> &amp; </w:t>
            </w:r>
            <w:proofErr w:type="spellStart"/>
            <w:r w:rsidRPr="00181344">
              <w:rPr>
                <w:sz w:val="22"/>
                <w:szCs w:val="22"/>
                <w:lang w:val="en-US"/>
              </w:rPr>
              <w:t>Laufer</w:t>
            </w:r>
            <w:proofErr w:type="spellEnd"/>
            <w:r w:rsidRPr="00181344">
              <w:rPr>
                <w:sz w:val="22"/>
                <w:szCs w:val="22"/>
                <w:lang w:val="en-US"/>
              </w:rPr>
              <w:t xml:space="preserve"> 1992, North &amp; Hall 1996, Blank et al. 1998)</w:t>
            </w:r>
            <w:r w:rsidRPr="00181344">
              <w:rPr>
                <w:sz w:val="22"/>
                <w:szCs w:val="22"/>
                <w:lang w:val="en-US"/>
              </w:rPr>
              <w:fldChar w:fldCharType="end"/>
            </w:r>
            <w:r w:rsidRPr="00181344">
              <w:rPr>
                <w:sz w:val="22"/>
                <w:szCs w:val="22"/>
                <w:lang w:val="en-GB"/>
              </w:rPr>
              <w:t xml:space="preserve">: CN very low, </w:t>
            </w:r>
            <w:r w:rsidRPr="00181344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EZXJlY3NrZWktS292YWNzPC9BdXRob3I+PFllYXI+MTk5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</w:fldData>
              </w:fldChar>
            </w:r>
            <w:r w:rsidR="00594F0D">
              <w:rPr>
                <w:sz w:val="22"/>
                <w:szCs w:val="22"/>
                <w:lang w:val="en-US"/>
              </w:rPr>
              <w:instrText xml:space="preserve"> ADDIN EN.CITE </w:instrText>
            </w:r>
            <w:r w:rsidR="00594F0D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EZXJlY3NrZWktS292YWNzPC9BdXRob3I+PFllYXI+MTk5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</w:fldData>
              </w:fldChar>
            </w:r>
            <w:r w:rsidR="00594F0D">
              <w:rPr>
                <w:sz w:val="22"/>
                <w:szCs w:val="22"/>
                <w:lang w:val="en-US"/>
              </w:rPr>
              <w:instrText xml:space="preserve"> ADDIN EN.CITE.DATA </w:instrText>
            </w:r>
            <w:r w:rsidR="00594F0D">
              <w:rPr>
                <w:sz w:val="22"/>
                <w:szCs w:val="22"/>
                <w:lang w:val="en-US"/>
              </w:rPr>
            </w:r>
            <w:r w:rsidR="00594F0D">
              <w:rPr>
                <w:sz w:val="22"/>
                <w:szCs w:val="22"/>
                <w:lang w:val="en-US"/>
              </w:rPr>
              <w:fldChar w:fldCharType="end"/>
            </w:r>
            <w:r w:rsidRPr="00181344">
              <w:rPr>
                <w:sz w:val="22"/>
                <w:szCs w:val="22"/>
                <w:lang w:val="en-US"/>
              </w:rPr>
              <w:fldChar w:fldCharType="separate"/>
            </w:r>
            <w:r w:rsidRPr="00181344">
              <w:rPr>
                <w:sz w:val="22"/>
                <w:szCs w:val="22"/>
                <w:lang w:val="en-US"/>
              </w:rPr>
              <w:t xml:space="preserve"> (</w:t>
            </w:r>
            <w:proofErr w:type="spellStart"/>
            <w:r w:rsidRPr="00181344">
              <w:rPr>
                <w:sz w:val="22"/>
                <w:szCs w:val="22"/>
                <w:lang w:val="en-US"/>
              </w:rPr>
              <w:t>Derecskei</w:t>
            </w:r>
            <w:proofErr w:type="spellEnd"/>
            <w:r w:rsidRPr="00181344">
              <w:rPr>
                <w:sz w:val="22"/>
                <w:szCs w:val="22"/>
                <w:lang w:val="en-US"/>
              </w:rPr>
              <w:t xml:space="preserve">-Kovacs &amp; North 1999, </w:t>
            </w:r>
            <w:proofErr w:type="spellStart"/>
            <w:r w:rsidRPr="00181344">
              <w:rPr>
                <w:sz w:val="22"/>
                <w:szCs w:val="22"/>
                <w:lang w:val="en-US"/>
              </w:rPr>
              <w:t>Homayoon</w:t>
            </w:r>
            <w:proofErr w:type="spellEnd"/>
            <w:r w:rsidRPr="00181344">
              <w:rPr>
                <w:sz w:val="22"/>
                <w:szCs w:val="22"/>
                <w:lang w:val="en-US"/>
              </w:rPr>
              <w:t xml:space="preserve"> et al. 2011)</w:t>
            </w:r>
            <w:r w:rsidRPr="00181344">
              <w:rPr>
                <w:sz w:val="22"/>
                <w:szCs w:val="22"/>
                <w:lang w:val="en-GB"/>
              </w:rPr>
              <w:fldChar w:fldCharType="end"/>
            </w:r>
            <w:r w:rsidRPr="00181344">
              <w:rPr>
                <w:sz w:val="22"/>
                <w:szCs w:val="22"/>
                <w:lang w:val="en-GB"/>
              </w:rPr>
              <w:t>: RRKM calculations,</w:t>
            </w:r>
            <w:r w:rsidRPr="00181344">
              <w:rPr>
                <w:sz w:val="22"/>
                <w:szCs w:val="22"/>
                <w:lang w:val="en-US"/>
              </w:rPr>
              <w:fldChar w:fldCharType="begin"/>
            </w:r>
            <w:r w:rsidRPr="00181344">
              <w:rPr>
                <w:sz w:val="22"/>
                <w:szCs w:val="22"/>
                <w:lang w:val="en-US"/>
              </w:rPr>
              <w:instrText xml:space="preserve"> ADDIN EN.CITE &lt;EndNote&gt;&lt;Cite&gt;&lt;Author&gt;Wilhelm&lt;/Author&gt;&lt;Year&gt;2009&lt;/Year&gt;&lt;RecNum&gt;4421&lt;/RecNum&gt;&lt;record&gt;&lt;rec-number&gt;4421&lt;/rec-number&gt;&lt;foreign-keys&gt;&lt;key app="EN" db-id="ps0sfz2xytefrjedwtpprs0cszadzd9xrtxw"&gt;4421&lt;/key&gt;&lt;/foreign-keys&gt;&lt;ref-type name="Journal Article"&gt;17&lt;/ref-type&gt;&lt;contributors&gt;&lt;authors&gt;&lt;author&gt;Wilhelm, Michael J.&lt;/author&gt;&lt;author&gt;Nikow, Matthew&lt;/author&gt;&lt;author&gt;Letendre, Laura&lt;/author&gt;&lt;author&gt;Dai, Hai-Lung&lt;/author&gt;&lt;/authors&gt;&lt;/contributors&gt;&lt;titles&gt;&lt;title&gt;Photodissociation of vinyl cyanide at 193 nm: Nascent product distributions of the molecular elimination channels&lt;/title&gt;&lt;secondary-title&gt;The Journal of Chemical Physics&lt;/secondary-title&gt;&lt;/titles&gt;&lt;periodical&gt;&lt;full-title&gt;The Journal of Chemical Physics&lt;/full-title&gt;&lt;/periodical&gt;&lt;pages&gt;044307-12&lt;/pages&gt;&lt;volume&gt;130&lt;/volume&gt;&lt;number&gt;4&lt;/number&gt;&lt;keywords&gt;&lt;keyword&gt;excited states&lt;/keyword&gt;&lt;keyword&gt;Fourier transform spectra&lt;/keyword&gt;&lt;keyword&gt;free radical reactions&lt;/keyword&gt;&lt;keyword&gt;infrared spectra&lt;/keyword&gt;&lt;keyword&gt;organic compounds&lt;/keyword&gt;&lt;keyword&gt;photodissociation&lt;/keyword&gt;&lt;keyword&gt;reaction kinetics theory&lt;/keyword&gt;&lt;keyword&gt;rotational-vibrational states&lt;/keyword&gt;&lt;keyword&gt;spectrochemical analysis&lt;/keyword&gt;&lt;keyword&gt;time resolved spectra&lt;/keyword&gt;&lt;/keywords&gt;&lt;dates&gt;&lt;year&gt;2009&lt;/year&gt;&lt;/dates&gt;&lt;publisher&gt;AIP&lt;/publisher&gt;&lt;urls&gt;&lt;related-urls&gt;&lt;url&gt;http://dx.doi.org/10.1063/1.3065986&lt;/url&gt;&lt;/related-urls&gt;&lt;/urls&gt;&lt;/record&gt;&lt;/Cite&gt;&lt;/EndNote&gt;</w:instrText>
            </w:r>
            <w:r w:rsidRPr="00181344">
              <w:rPr>
                <w:sz w:val="22"/>
                <w:szCs w:val="22"/>
                <w:lang w:val="en-US"/>
              </w:rPr>
              <w:fldChar w:fldCharType="separate"/>
            </w:r>
            <w:r w:rsidRPr="00181344">
              <w:rPr>
                <w:sz w:val="22"/>
                <w:szCs w:val="22"/>
                <w:lang w:val="en-US"/>
              </w:rPr>
              <w:t xml:space="preserve"> (Wilhelm</w:t>
            </w:r>
            <w:r w:rsidRPr="00181344">
              <w:rPr>
                <w:i/>
                <w:sz w:val="22"/>
                <w:szCs w:val="22"/>
                <w:lang w:val="en-US"/>
              </w:rPr>
              <w:t xml:space="preserve"> et al.</w:t>
            </w:r>
            <w:r w:rsidRPr="00181344">
              <w:rPr>
                <w:sz w:val="22"/>
                <w:szCs w:val="22"/>
                <w:lang w:val="en-US"/>
              </w:rPr>
              <w:t xml:space="preserve"> 2009)</w:t>
            </w:r>
            <w:r w:rsidRPr="00181344">
              <w:rPr>
                <w:sz w:val="22"/>
                <w:szCs w:val="22"/>
                <w:lang w:val="en-GB"/>
              </w:rPr>
              <w:fldChar w:fldCharType="end"/>
            </w:r>
            <w:r w:rsidRPr="00181344">
              <w:rPr>
                <w:sz w:val="22"/>
                <w:szCs w:val="22"/>
                <w:lang w:val="en-GB"/>
              </w:rPr>
              <w:t>: HCN/HNC=3.34, HC</w:t>
            </w:r>
            <w:r w:rsidRPr="00181344">
              <w:rPr>
                <w:sz w:val="22"/>
                <w:szCs w:val="22"/>
                <w:vertAlign w:val="subscript"/>
                <w:lang w:val="en-GB"/>
              </w:rPr>
              <w:t>3</w:t>
            </w:r>
            <w:r w:rsidRPr="00181344">
              <w:rPr>
                <w:sz w:val="22"/>
                <w:szCs w:val="22"/>
                <w:lang w:val="en-GB"/>
              </w:rPr>
              <w:t>N low.</w:t>
            </w:r>
          </w:p>
        </w:tc>
      </w:tr>
      <w:tr w:rsidR="00EA0407" w:rsidRPr="00181344" w:rsidTr="00FC379C">
        <w:trPr>
          <w:jc w:val="center"/>
        </w:trPr>
        <w:tc>
          <w:tcPr>
            <w:tcW w:w="4452" w:type="dxa"/>
          </w:tcPr>
          <w:p w:rsidR="0019548D" w:rsidRPr="00181344" w:rsidRDefault="0019548D" w:rsidP="003278E7">
            <w:pPr>
              <w:tabs>
                <w:tab w:val="left" w:pos="739"/>
                <w:tab w:val="left" w:pos="1226"/>
              </w:tabs>
              <w:rPr>
                <w:sz w:val="22"/>
                <w:szCs w:val="22"/>
                <w:lang w:val="en-US"/>
              </w:rPr>
            </w:pPr>
          </w:p>
          <w:p w:rsidR="0019548D" w:rsidRPr="00181344" w:rsidRDefault="0019548D" w:rsidP="003278E7">
            <w:pPr>
              <w:tabs>
                <w:tab w:val="left" w:pos="739"/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C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>H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5</w:t>
            </w:r>
            <w:r w:rsidRPr="00181344">
              <w:rPr>
                <w:sz w:val="22"/>
                <w:szCs w:val="22"/>
                <w:lang w:val="en-US"/>
              </w:rPr>
              <w:t xml:space="preserve">CN </w:t>
            </w: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GB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C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>H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5</w:t>
            </w:r>
            <w:r w:rsidRPr="00181344">
              <w:rPr>
                <w:sz w:val="22"/>
                <w:szCs w:val="22"/>
                <w:lang w:val="en-US"/>
              </w:rPr>
              <w:t xml:space="preserve"> + CN (239 nm)</w:t>
            </w:r>
          </w:p>
          <w:p w:rsidR="0019548D" w:rsidRPr="00181344" w:rsidRDefault="0019548D" w:rsidP="003278E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GB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CH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181344">
              <w:rPr>
                <w:sz w:val="22"/>
                <w:szCs w:val="22"/>
                <w:lang w:val="en-US"/>
              </w:rPr>
              <w:t xml:space="preserve"> + CH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>CN (347 nm)</w:t>
            </w:r>
          </w:p>
          <w:p w:rsidR="0019548D" w:rsidRPr="00181344" w:rsidRDefault="0019548D" w:rsidP="003278E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GB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C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>H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4</w:t>
            </w:r>
            <w:r w:rsidRPr="00181344">
              <w:rPr>
                <w:sz w:val="22"/>
                <w:szCs w:val="22"/>
                <w:lang w:val="en-US"/>
              </w:rPr>
              <w:t>CN + H (316 nm)</w:t>
            </w:r>
          </w:p>
          <w:p w:rsidR="0019548D" w:rsidRPr="00181344" w:rsidRDefault="0019548D" w:rsidP="003278E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GB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C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>H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4</w:t>
            </w:r>
            <w:r w:rsidRPr="00181344">
              <w:rPr>
                <w:sz w:val="22"/>
                <w:szCs w:val="22"/>
                <w:lang w:val="en-US"/>
              </w:rPr>
              <w:t xml:space="preserve"> + HCN (TS</w:t>
            </w:r>
            <w:r w:rsidRPr="00181344">
              <w:rPr>
                <w:sz w:val="22"/>
                <w:szCs w:val="22"/>
              </w:rPr>
              <w:t>=283nm</w:t>
            </w:r>
            <w:r w:rsidRPr="00181344">
              <w:rPr>
                <w:sz w:val="22"/>
                <w:szCs w:val="22"/>
                <w:lang w:val="en-US"/>
              </w:rPr>
              <w:t xml:space="preserve">) </w:t>
            </w:r>
          </w:p>
          <w:p w:rsidR="0019548D" w:rsidRPr="00181344" w:rsidRDefault="0019548D" w:rsidP="0093000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ab/>
            </w:r>
            <w:r w:rsidRPr="00181344">
              <w:rPr>
                <w:sz w:val="22"/>
                <w:szCs w:val="22"/>
                <w:lang w:val="en-GB"/>
              </w:rPr>
              <w:sym w:font="Symbol" w:char="F0AE"/>
            </w:r>
            <w:r w:rsidRPr="00181344">
              <w:rPr>
                <w:sz w:val="22"/>
                <w:szCs w:val="22"/>
                <w:lang w:val="en-US"/>
              </w:rPr>
              <w:t xml:space="preserve"> H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 xml:space="preserve"> + C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181344">
              <w:rPr>
                <w:sz w:val="22"/>
                <w:szCs w:val="22"/>
                <w:lang w:val="en-US"/>
              </w:rPr>
              <w:t>H</w:t>
            </w:r>
            <w:r w:rsidRPr="00181344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181344">
              <w:rPr>
                <w:sz w:val="22"/>
                <w:szCs w:val="22"/>
                <w:lang w:val="en-US"/>
              </w:rPr>
              <w:t>CN (TS</w:t>
            </w:r>
            <w:r w:rsidRPr="00181344">
              <w:rPr>
                <w:sz w:val="22"/>
                <w:szCs w:val="22"/>
              </w:rPr>
              <w:t>=279nm</w:t>
            </w:r>
            <w:r w:rsidRPr="00181344">
              <w:rPr>
                <w:sz w:val="22"/>
                <w:szCs w:val="22"/>
                <w:lang w:val="en-US"/>
              </w:rPr>
              <w:t>)</w:t>
            </w:r>
          </w:p>
        </w:tc>
        <w:tc>
          <w:tcPr>
            <w:tcW w:w="850" w:type="dxa"/>
          </w:tcPr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500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345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378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131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117</w:t>
            </w:r>
          </w:p>
        </w:tc>
        <w:tc>
          <w:tcPr>
            <w:tcW w:w="1028" w:type="dxa"/>
            <w:gridSpan w:val="4"/>
          </w:tcPr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&gt;347 nm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</w:tc>
        <w:tc>
          <w:tcPr>
            <w:tcW w:w="1484" w:type="dxa"/>
            <w:gridSpan w:val="4"/>
          </w:tcPr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347-280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100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</w:tc>
        <w:tc>
          <w:tcPr>
            <w:tcW w:w="1884" w:type="dxa"/>
            <w:gridSpan w:val="4"/>
          </w:tcPr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&lt;280nm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80636C">
              <w:rPr>
                <w:sz w:val="22"/>
                <w:szCs w:val="22"/>
                <w:highlight w:val="yellow"/>
                <w:lang w:val="en-US"/>
              </w:rPr>
              <w:t>20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0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40</w:t>
            </w:r>
          </w:p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>40</w:t>
            </w:r>
          </w:p>
        </w:tc>
        <w:tc>
          <w:tcPr>
            <w:tcW w:w="4723" w:type="dxa"/>
          </w:tcPr>
          <w:p w:rsidR="0019548D" w:rsidRPr="00181344" w:rsidRDefault="0019548D" w:rsidP="003278E7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en-US"/>
              </w:rPr>
              <w:t xml:space="preserve">Absorption  = CH3CN </w:t>
            </w:r>
          </w:p>
          <w:p w:rsidR="0019548D" w:rsidRPr="00181344" w:rsidRDefault="0019548D" w:rsidP="0007630D">
            <w:pPr>
              <w:rPr>
                <w:sz w:val="22"/>
                <w:szCs w:val="22"/>
                <w:lang w:val="nl-NL"/>
              </w:rPr>
            </w:pPr>
            <w:proofErr w:type="spellStart"/>
            <w:r w:rsidRPr="00181344">
              <w:rPr>
                <w:sz w:val="22"/>
                <w:szCs w:val="22"/>
                <w:lang w:val="nl-NL"/>
              </w:rPr>
              <w:t>Qualitative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branching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ratio in the VUV.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Absorption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toward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the second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excited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state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around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8.8 eV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supposed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proofErr w:type="spellStart"/>
            <w:proofErr w:type="gramStart"/>
            <w:r w:rsidRPr="00181344">
              <w:rPr>
                <w:sz w:val="22"/>
                <w:szCs w:val="22"/>
                <w:lang w:val="nl-NL"/>
              </w:rPr>
              <w:t>not</w:t>
            </w:r>
            <w:proofErr w:type="spellEnd"/>
            <w:proofErr w:type="gram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correlated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to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products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and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then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dissociation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should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occur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trough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ground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. </w:t>
            </w:r>
          </w:p>
          <w:p w:rsidR="005B743E" w:rsidRPr="00181344" w:rsidRDefault="005B743E" w:rsidP="0007630D">
            <w:pPr>
              <w:rPr>
                <w:sz w:val="22"/>
                <w:szCs w:val="22"/>
                <w:lang w:val="en-US"/>
              </w:rPr>
            </w:pPr>
            <w:r w:rsidRPr="00181344">
              <w:rPr>
                <w:sz w:val="22"/>
                <w:szCs w:val="22"/>
                <w:lang w:val="nl-NL"/>
              </w:rPr>
              <w:t xml:space="preserve">TS 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calculated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at M06-2X/cc-</w:t>
            </w:r>
            <w:proofErr w:type="spellStart"/>
            <w:r w:rsidRPr="00181344">
              <w:rPr>
                <w:sz w:val="22"/>
                <w:szCs w:val="22"/>
                <w:lang w:val="nl-NL"/>
              </w:rPr>
              <w:t>pVTZ</w:t>
            </w:r>
            <w:proofErr w:type="spellEnd"/>
            <w:r w:rsidRPr="00181344">
              <w:rPr>
                <w:sz w:val="22"/>
                <w:szCs w:val="22"/>
                <w:lang w:val="nl-NL"/>
              </w:rPr>
              <w:t xml:space="preserve"> </w:t>
            </w:r>
            <w:proofErr w:type="gramStart"/>
            <w:r w:rsidRPr="00181344">
              <w:rPr>
                <w:sz w:val="22"/>
                <w:szCs w:val="22"/>
                <w:lang w:val="nl-NL"/>
              </w:rPr>
              <w:t>level</w:t>
            </w:r>
            <w:proofErr w:type="gramEnd"/>
            <w:r w:rsidRPr="00181344">
              <w:rPr>
                <w:sz w:val="22"/>
                <w:szCs w:val="22"/>
                <w:lang w:val="nl-NL"/>
              </w:rPr>
              <w:t>.</w:t>
            </w:r>
          </w:p>
        </w:tc>
      </w:tr>
      <w:tr w:rsidR="002A29DD" w:rsidRPr="002A29DD" w:rsidTr="008328D6">
        <w:trPr>
          <w:jc w:val="center"/>
        </w:trPr>
        <w:tc>
          <w:tcPr>
            <w:tcW w:w="4452" w:type="dxa"/>
          </w:tcPr>
          <w:p w:rsidR="002A29DD" w:rsidRPr="002A29DD" w:rsidRDefault="002A29DD" w:rsidP="00475D7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</w:p>
          <w:p w:rsidR="002A29DD" w:rsidRPr="002A29DD" w:rsidRDefault="002A29DD" w:rsidP="00475D7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t>CH</w:t>
            </w:r>
            <w:r w:rsidRPr="002A29DD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2A29DD">
              <w:rPr>
                <w:sz w:val="22"/>
                <w:szCs w:val="22"/>
                <w:lang w:val="en-US"/>
              </w:rPr>
              <w:t>NH</w:t>
            </w:r>
            <w:r w:rsidRPr="002A29DD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2A29DD">
              <w:rPr>
                <w:sz w:val="22"/>
                <w:szCs w:val="22"/>
                <w:lang w:val="en-US"/>
              </w:rPr>
              <w:t xml:space="preserve"> </w:t>
            </w:r>
            <w:r w:rsidRPr="002A29DD">
              <w:rPr>
                <w:sz w:val="22"/>
                <w:szCs w:val="22"/>
                <w:lang w:val="en-US"/>
              </w:rPr>
              <w:tab/>
            </w:r>
            <w:r w:rsidRPr="002A29DD">
              <w:rPr>
                <w:sz w:val="22"/>
                <w:szCs w:val="22"/>
                <w:lang w:val="en-GB"/>
              </w:rPr>
              <w:sym w:font="Symbol" w:char="F0AE"/>
            </w:r>
            <w:r w:rsidRPr="002A29DD">
              <w:rPr>
                <w:sz w:val="22"/>
                <w:szCs w:val="22"/>
                <w:lang w:val="en-US"/>
              </w:rPr>
              <w:t xml:space="preserve"> CH</w:t>
            </w:r>
            <w:r w:rsidRPr="002A29DD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2A29DD">
              <w:rPr>
                <w:sz w:val="22"/>
                <w:szCs w:val="22"/>
                <w:lang w:val="en-US"/>
              </w:rPr>
              <w:t>NH + H (294 nm)</w:t>
            </w:r>
          </w:p>
          <w:p w:rsidR="002A29DD" w:rsidRPr="002A29DD" w:rsidRDefault="002A29DD" w:rsidP="00475D77">
            <w:pPr>
              <w:tabs>
                <w:tab w:val="left" w:pos="1226"/>
              </w:tabs>
              <w:rPr>
                <w:strike/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lastRenderedPageBreak/>
              <w:tab/>
            </w:r>
            <w:r w:rsidRPr="002A29DD">
              <w:rPr>
                <w:strike/>
                <w:sz w:val="22"/>
                <w:szCs w:val="22"/>
                <w:lang w:val="en-GB"/>
              </w:rPr>
              <w:sym w:font="Symbol" w:char="F0AE"/>
            </w:r>
            <w:r w:rsidRPr="002A29DD">
              <w:rPr>
                <w:strike/>
                <w:sz w:val="22"/>
                <w:szCs w:val="22"/>
                <w:lang w:val="en-US"/>
              </w:rPr>
              <w:t xml:space="preserve"> CH</w:t>
            </w:r>
            <w:r w:rsidRPr="002A29DD">
              <w:rPr>
                <w:strike/>
                <w:sz w:val="22"/>
                <w:szCs w:val="22"/>
                <w:vertAlign w:val="subscript"/>
                <w:lang w:val="en-US"/>
              </w:rPr>
              <w:t>2</w:t>
            </w:r>
            <w:r w:rsidRPr="002A29DD">
              <w:rPr>
                <w:strike/>
                <w:sz w:val="22"/>
                <w:szCs w:val="22"/>
                <w:lang w:val="en-US"/>
              </w:rPr>
              <w:t>NH</w:t>
            </w:r>
            <w:r w:rsidRPr="002A29DD">
              <w:rPr>
                <w:strike/>
                <w:sz w:val="22"/>
                <w:szCs w:val="22"/>
                <w:vertAlign w:val="subscript"/>
                <w:lang w:val="en-US"/>
              </w:rPr>
              <w:t>2</w:t>
            </w:r>
            <w:r w:rsidRPr="002A29DD">
              <w:rPr>
                <w:strike/>
                <w:sz w:val="22"/>
                <w:szCs w:val="22"/>
                <w:lang w:val="en-US"/>
              </w:rPr>
              <w:t xml:space="preserve"> + H (316 nm)</w:t>
            </w:r>
          </w:p>
          <w:p w:rsidR="002A29DD" w:rsidRPr="002A29DD" w:rsidRDefault="002A29DD" w:rsidP="00475D7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tab/>
            </w:r>
            <w:r w:rsidRPr="002A29DD">
              <w:rPr>
                <w:sz w:val="22"/>
                <w:szCs w:val="22"/>
                <w:lang w:val="en-GB"/>
              </w:rPr>
              <w:sym w:font="Symbol" w:char="F0AE"/>
            </w:r>
            <w:r w:rsidRPr="002A29DD">
              <w:rPr>
                <w:sz w:val="22"/>
                <w:szCs w:val="22"/>
                <w:lang w:val="en-US"/>
              </w:rPr>
              <w:t xml:space="preserve"> CH</w:t>
            </w:r>
            <w:r w:rsidRPr="002A29DD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2A29DD">
              <w:rPr>
                <w:sz w:val="22"/>
                <w:szCs w:val="22"/>
                <w:lang w:val="en-US"/>
              </w:rPr>
              <w:t xml:space="preserve"> + NH</w:t>
            </w:r>
            <w:r w:rsidRPr="002A29DD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2A29DD">
              <w:rPr>
                <w:sz w:val="22"/>
                <w:szCs w:val="22"/>
                <w:lang w:val="en-US"/>
              </w:rPr>
              <w:t xml:space="preserve"> (342 nm)</w:t>
            </w:r>
          </w:p>
          <w:p w:rsidR="002A29DD" w:rsidRPr="002A29DD" w:rsidRDefault="002A29DD" w:rsidP="00475D7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tab/>
            </w:r>
            <w:r w:rsidRPr="002A29DD">
              <w:rPr>
                <w:sz w:val="22"/>
                <w:szCs w:val="22"/>
                <w:lang w:val="en-GB"/>
              </w:rPr>
              <w:sym w:font="Symbol" w:char="F0AE"/>
            </w:r>
            <w:r w:rsidRPr="002A29DD">
              <w:rPr>
                <w:sz w:val="22"/>
                <w:szCs w:val="22"/>
                <w:lang w:val="en-US"/>
              </w:rPr>
              <w:t xml:space="preserve"> CH</w:t>
            </w:r>
            <w:r w:rsidRPr="002A29DD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2A29DD">
              <w:rPr>
                <w:sz w:val="22"/>
                <w:szCs w:val="22"/>
                <w:lang w:val="en-US"/>
              </w:rPr>
              <w:t>NH + H</w:t>
            </w:r>
            <w:r w:rsidRPr="002A29DD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2A29DD">
              <w:rPr>
                <w:sz w:val="22"/>
                <w:szCs w:val="22"/>
                <w:lang w:val="en-US"/>
              </w:rPr>
              <w:t xml:space="preserve"> (TS=470nm)</w:t>
            </w:r>
          </w:p>
        </w:tc>
        <w:tc>
          <w:tcPr>
            <w:tcW w:w="850" w:type="dxa"/>
          </w:tcPr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t>407</w:t>
            </w:r>
          </w:p>
          <w:p w:rsidR="002A29DD" w:rsidRPr="002A29DD" w:rsidRDefault="002A29DD" w:rsidP="00475D77">
            <w:pPr>
              <w:rPr>
                <w:strike/>
                <w:sz w:val="22"/>
                <w:szCs w:val="22"/>
                <w:lang w:val="en-US"/>
              </w:rPr>
            </w:pPr>
            <w:r w:rsidRPr="002A29DD">
              <w:rPr>
                <w:strike/>
                <w:sz w:val="22"/>
                <w:szCs w:val="22"/>
                <w:lang w:val="en-US"/>
              </w:rPr>
              <w:lastRenderedPageBreak/>
              <w:t>378</w:t>
            </w: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t>350</w:t>
            </w: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t>146</w:t>
            </w:r>
          </w:p>
        </w:tc>
        <w:tc>
          <w:tcPr>
            <w:tcW w:w="1853" w:type="dxa"/>
            <w:gridSpan w:val="5"/>
          </w:tcPr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lastRenderedPageBreak/>
              <w:t>&gt;342</w:t>
            </w: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t>0</w:t>
            </w: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lastRenderedPageBreak/>
              <w:t>0</w:t>
            </w: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t>0</w:t>
            </w: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t>0</w:t>
            </w:r>
          </w:p>
        </w:tc>
        <w:tc>
          <w:tcPr>
            <w:tcW w:w="1427" w:type="dxa"/>
            <w:gridSpan w:val="5"/>
          </w:tcPr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lastRenderedPageBreak/>
              <w:t>342-294</w:t>
            </w: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t>100</w:t>
            </w: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lastRenderedPageBreak/>
              <w:t>0</w:t>
            </w: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t>0</w:t>
            </w: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t>0</w:t>
            </w:r>
          </w:p>
        </w:tc>
        <w:tc>
          <w:tcPr>
            <w:tcW w:w="1116" w:type="dxa"/>
            <w:gridSpan w:val="2"/>
          </w:tcPr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lastRenderedPageBreak/>
              <w:t>&lt;294</w:t>
            </w: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t>70</w:t>
            </w: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lastRenderedPageBreak/>
              <w:t>0</w:t>
            </w: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t>20</w:t>
            </w: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t>10</w:t>
            </w:r>
          </w:p>
        </w:tc>
        <w:tc>
          <w:tcPr>
            <w:tcW w:w="4723" w:type="dxa"/>
          </w:tcPr>
          <w:p w:rsidR="002A29DD" w:rsidRPr="002A29DD" w:rsidRDefault="002A29DD" w:rsidP="00475D77">
            <w:pPr>
              <w:rPr>
                <w:sz w:val="22"/>
                <w:szCs w:val="22"/>
              </w:rPr>
            </w:pPr>
            <w:r w:rsidRPr="002A29DD">
              <w:rPr>
                <w:sz w:val="22"/>
                <w:szCs w:val="22"/>
              </w:rPr>
              <w:lastRenderedPageBreak/>
              <w:t>Thermo : M06-2X/cc-</w:t>
            </w:r>
            <w:proofErr w:type="spellStart"/>
            <w:r w:rsidRPr="002A29DD">
              <w:rPr>
                <w:sz w:val="22"/>
                <w:szCs w:val="22"/>
              </w:rPr>
              <w:t>pVTZ</w:t>
            </w:r>
            <w:proofErr w:type="spellEnd"/>
          </w:p>
          <w:p w:rsidR="002A29DD" w:rsidRPr="002A29DD" w:rsidRDefault="002A29DD" w:rsidP="00475D77">
            <w:pPr>
              <w:rPr>
                <w:sz w:val="22"/>
                <w:szCs w:val="22"/>
              </w:rPr>
            </w:pPr>
            <w:r w:rsidRPr="002A29DD">
              <w:rPr>
                <w:sz w:val="22"/>
                <w:szCs w:val="22"/>
              </w:rPr>
              <w:t xml:space="preserve">Absorption: </w:t>
            </w:r>
            <w:r w:rsidRPr="002A29DD">
              <w:rPr>
                <w:sz w:val="22"/>
                <w:szCs w:val="22"/>
                <w:lang w:val="en-US"/>
              </w:rPr>
              <w:fldChar w:fldCharType="begin"/>
            </w:r>
            <w:r w:rsidR="00594F0D">
              <w:rPr>
                <w:sz w:val="22"/>
                <w:szCs w:val="22"/>
              </w:rPr>
              <w:instrText xml:space="preserve"> ADDIN EN.CITE &lt;EndNote&gt;&lt;Cite&gt;&lt;Author&gt;Hubin-Franskin&lt;/Author&gt;&lt;Year&gt;2002&lt;/Year&gt;&lt;RecNum&gt;3886&lt;/RecNum&gt;&lt;record&gt;&lt;rec-number&gt;3886&lt;/rec-number&gt;&lt;foreign-keys&gt;&lt;key app="EN" db-id="ps0sfz2xytefrjedwtpprs0cszadzd9xrtxw"&gt;3886&lt;/key&gt;&lt;/foreign-keys&gt;&lt;ref-type name="Journal Article"&gt;17&lt;/ref-type&gt;&lt;contributors&gt;&lt;authors&gt;&lt;author&gt;Hubin-Franskin, M. J.&lt;/author&gt;&lt;author&gt;Delwiche, J.&lt;/author&gt;&lt;author&gt;Giuliani, A.&lt;/author&gt;&lt;author&gt;Ska, M. P.&lt;/author&gt;&lt;author&gt;Motte-Tollet, F.&lt;/author&gt;&lt;author&gt;Walker, I. C.&lt;/author&gt;&lt;author&gt;Mason, N. J.&lt;/author&gt;&lt;author&gt;Gingell, J. M.&lt;/author&gt;&lt;author&gt;Jones, N. C.&lt;/author&gt;&lt;/authors&gt;&lt;/contributors&gt;&lt;titles&gt;&lt;title&gt;Electronic excitation and optical cross sections of methylamine and ethylamine in the UV--VUV spectral region&lt;/title&gt;&lt;secondary-title&gt;The Journal of Chemical Physics&lt;/secondary-title&gt;&lt;/titles&gt;&lt;periodical&gt;&lt;full-title&gt;The Journal of Chemical Physics&lt;/full-title&gt;&lt;/periodical&gt;&lt;pages&gt;9261-9268&lt;/pages&gt;&lt;volume&gt;116&lt;/volume&gt;&lt;number&gt;21&lt;/number&gt;&lt;keywords&gt;&lt;keyword&gt;organic compounds&lt;/keyword&gt;&lt;keyword&gt;ultraviolet spectra&lt;/keyword&gt;&lt;keyword&gt;oscillator strengths&lt;/keyword&gt;&lt;keyword&gt;fine structure&lt;/keyword&gt;&lt;keyword&gt;electron energy loss spectra&lt;/keyword&gt;&lt;/keywords&gt;&lt;dates&gt;&lt;year&gt;2002&lt;/year&gt;&lt;/dates&gt;&lt;publisher&gt;AIP&lt;/publisher&gt;&lt;urls&gt;&lt;related-urls&gt;&lt;url&gt;http://dx.doi.org/10.1063/1.1473820&lt;/url&gt;&lt;/related-urls&gt;&lt;/urls&gt;&lt;/record&gt;&lt;/Cite&gt;&lt;/EndNote&gt;</w:instrText>
            </w:r>
            <w:r w:rsidRPr="002A29DD">
              <w:rPr>
                <w:sz w:val="22"/>
                <w:szCs w:val="22"/>
                <w:lang w:val="en-US"/>
              </w:rPr>
              <w:fldChar w:fldCharType="separate"/>
            </w:r>
            <w:r w:rsidRPr="002A29DD">
              <w:rPr>
                <w:sz w:val="22"/>
                <w:szCs w:val="22"/>
              </w:rPr>
              <w:t xml:space="preserve"> (</w:t>
            </w:r>
            <w:proofErr w:type="spellStart"/>
            <w:r w:rsidRPr="002A29DD">
              <w:rPr>
                <w:sz w:val="22"/>
                <w:szCs w:val="22"/>
              </w:rPr>
              <w:t>Hubin-Franskin</w:t>
            </w:r>
            <w:proofErr w:type="spellEnd"/>
            <w:r w:rsidRPr="002A29DD">
              <w:rPr>
                <w:i/>
                <w:sz w:val="22"/>
                <w:szCs w:val="22"/>
              </w:rPr>
              <w:t xml:space="preserve"> et al.</w:t>
            </w:r>
            <w:r w:rsidRPr="002A29DD">
              <w:rPr>
                <w:sz w:val="22"/>
                <w:szCs w:val="22"/>
              </w:rPr>
              <w:t xml:space="preserve"> 2002)</w:t>
            </w:r>
            <w:r w:rsidRPr="002A29DD">
              <w:rPr>
                <w:sz w:val="22"/>
                <w:szCs w:val="22"/>
                <w:lang w:val="en-US"/>
              </w:rPr>
              <w:fldChar w:fldCharType="end"/>
            </w: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lastRenderedPageBreak/>
              <w:t xml:space="preserve">Branching ratio (no absorption above 250 nm): </w:t>
            </w:r>
            <w:r w:rsidRPr="002A29DD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NaWNoYWVsPC9BdXRob3I+PFllYXI+MTk2MzwvWWVhcj48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</w:fldData>
              </w:fldChar>
            </w:r>
            <w:r w:rsidR="00594F0D">
              <w:rPr>
                <w:sz w:val="22"/>
                <w:szCs w:val="22"/>
                <w:lang w:val="en-US"/>
              </w:rPr>
              <w:instrText xml:space="preserve"> ADDIN EN.CITE </w:instrText>
            </w:r>
            <w:r w:rsidR="00594F0D">
              <w:rPr>
                <w:sz w:val="22"/>
                <w:szCs w:val="22"/>
                <w:lang w:val="en-US"/>
              </w:rPr>
              <w:fldChar w:fldCharType="begin">
                <w:fldData xml:space="preserve">PEVuZE5vdGU+PENpdGU+PEF1dGhvcj5NaWNoYWVsPC9BdXRob3I+PFllYXI+MTk2MzwvWWVhcj48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</w:fldData>
              </w:fldChar>
            </w:r>
            <w:r w:rsidR="00594F0D">
              <w:rPr>
                <w:sz w:val="22"/>
                <w:szCs w:val="22"/>
                <w:lang w:val="en-US"/>
              </w:rPr>
              <w:instrText xml:space="preserve"> ADDIN EN.CITE.DATA </w:instrText>
            </w:r>
            <w:r w:rsidR="00594F0D">
              <w:rPr>
                <w:sz w:val="22"/>
                <w:szCs w:val="22"/>
                <w:lang w:val="en-US"/>
              </w:rPr>
            </w:r>
            <w:r w:rsidR="00594F0D">
              <w:rPr>
                <w:sz w:val="22"/>
                <w:szCs w:val="22"/>
                <w:lang w:val="en-US"/>
              </w:rPr>
              <w:fldChar w:fldCharType="end"/>
            </w:r>
            <w:r w:rsidRPr="002A29DD">
              <w:rPr>
                <w:sz w:val="22"/>
                <w:szCs w:val="22"/>
                <w:lang w:val="en-US"/>
              </w:rPr>
              <w:fldChar w:fldCharType="separate"/>
            </w:r>
            <w:r w:rsidRPr="002A29DD">
              <w:rPr>
                <w:sz w:val="22"/>
                <w:szCs w:val="22"/>
                <w:lang w:val="en-US"/>
              </w:rPr>
              <w:t xml:space="preserve"> (Michael &amp; Noyes 1963, Waschewsky</w:t>
            </w:r>
            <w:r w:rsidRPr="002A29DD">
              <w:rPr>
                <w:i/>
                <w:sz w:val="22"/>
                <w:szCs w:val="22"/>
                <w:lang w:val="en-US"/>
              </w:rPr>
              <w:t xml:space="preserve"> et al.</w:t>
            </w:r>
            <w:r w:rsidRPr="002A29DD">
              <w:rPr>
                <w:sz w:val="22"/>
                <w:szCs w:val="22"/>
                <w:lang w:val="en-US"/>
              </w:rPr>
              <w:t xml:space="preserve"> 1995)</w:t>
            </w:r>
            <w:r w:rsidRPr="002A29DD">
              <w:rPr>
                <w:sz w:val="22"/>
                <w:szCs w:val="22"/>
                <w:lang w:val="en-US"/>
              </w:rPr>
              <w:fldChar w:fldCharType="end"/>
            </w:r>
          </w:p>
          <w:p w:rsidR="002A29DD" w:rsidRPr="002A29DD" w:rsidRDefault="002A29DD" w:rsidP="00475D77">
            <w:pPr>
              <w:rPr>
                <w:sz w:val="22"/>
                <w:szCs w:val="22"/>
                <w:lang w:val="en-US"/>
              </w:rPr>
            </w:pPr>
            <w:r w:rsidRPr="002A29DD">
              <w:rPr>
                <w:sz w:val="22"/>
                <w:szCs w:val="22"/>
                <w:lang w:val="en-US"/>
              </w:rPr>
              <w:t xml:space="preserve">TS value from </w:t>
            </w:r>
            <w:r w:rsidRPr="002A29DD">
              <w:rPr>
                <w:sz w:val="22"/>
                <w:szCs w:val="22"/>
                <w:lang w:val="en-US"/>
              </w:rPr>
              <w:fldChar w:fldCharType="begin"/>
            </w:r>
            <w:r w:rsidR="00594F0D">
              <w:rPr>
                <w:sz w:val="22"/>
                <w:szCs w:val="22"/>
                <w:lang w:val="en-US"/>
              </w:rPr>
              <w:instrText xml:space="preserve"> ADDIN EN.CITE &lt;EndNote&gt;&lt;Cite&gt;&lt;Author&gt;Xiang&lt;/Author&gt;&lt;Year&gt;1986&lt;/Year&gt;&lt;RecNum&gt;5103&lt;/RecNum&gt;&lt;record&gt;&lt;rec-number&gt;5103&lt;/rec-number&gt;&lt;foreign-keys&gt;&lt;key app="EN" db-id="ps0sfz2xytefrjedwtpprs0cszadzd9xrtxw"&gt;5103&lt;/key&gt;&lt;/foreign-keys&gt;&lt;ref-type name="Journal Article"&gt;17&lt;/ref-type&gt;&lt;contributors&gt;&lt;authors&gt;&lt;author&gt;Xiang, Tian-Xiang&lt;/author&gt;&lt;author&gt;Guillory, William A.&lt;/author&gt;&lt;/authors&gt;&lt;/contributors&gt;&lt;titles&gt;&lt;title&gt;Infrared laser dissociation of CH[sub 3]NH[sub 2] in a molecular beam: Initial translational and internal energy distributions, and relaxation of NH[sub 2]&lt;/title&gt;&lt;secondary-title&gt;The Journal of Chemical Physics&lt;/secondary-title&gt;&lt;/titles&gt;&lt;periodical&gt;&lt;full-title&gt;The Journal of Chemical Physics&lt;/full-title&gt;&lt;/periodical&gt;&lt;pages&gt;2019-2028&lt;/pages&gt;&lt;volume&gt;85&lt;/volume&gt;&lt;number&gt;4&lt;/number&gt;&lt;keywords&gt;&lt;keyword&gt;INFRARED RADIATION&lt;/keyword&gt;&lt;keyword&gt;METHYLAMINE&lt;/keyword&gt;&lt;keyword&gt;PHOTODISSOCIATION&lt;/keyword&gt;&lt;keyword&gt;MULTIPHOTON PROCESSES&lt;/keyword&gt;&lt;keyword&gt;ROTATIONAL STATES&lt;/keyword&gt;&lt;keyword&gt;DISTRIBUTION&lt;/keyword&gt;&lt;keyword&gt;RELAXATION&lt;/keyword&gt;&lt;keyword&gt;PHOTOLYSIS&lt;/keyword&gt;&lt;keyword&gt;MOLECULAR BEAMS&lt;/keyword&gt;&lt;/keywords&gt;&lt;dates&gt;&lt;year&gt;1986&lt;/year&gt;&lt;/dates&gt;&lt;publisher&gt;AIP&lt;/publisher&gt;&lt;urls&gt;&lt;related-urls&gt;&lt;url&gt;http://dx.doi.org/10.1063/1.451146&lt;/url&gt;&lt;/related-urls&gt;&lt;/urls&gt;&lt;/record&gt;&lt;/Cite&gt;&lt;/EndNote&gt;</w:instrText>
            </w:r>
            <w:r w:rsidRPr="002A29DD">
              <w:rPr>
                <w:sz w:val="22"/>
                <w:szCs w:val="22"/>
                <w:lang w:val="en-US"/>
              </w:rPr>
              <w:fldChar w:fldCharType="separate"/>
            </w:r>
            <w:r w:rsidRPr="002A29DD">
              <w:rPr>
                <w:sz w:val="22"/>
                <w:szCs w:val="22"/>
                <w:lang w:val="en-US"/>
              </w:rPr>
              <w:t xml:space="preserve"> (Xiang &amp; Guillory 1986)</w:t>
            </w:r>
            <w:r w:rsidRPr="002A29DD">
              <w:rPr>
                <w:sz w:val="22"/>
                <w:szCs w:val="22"/>
                <w:lang w:val="en-US"/>
              </w:rPr>
              <w:fldChar w:fldCharType="end"/>
            </w:r>
            <w:r w:rsidRPr="002A29DD">
              <w:rPr>
                <w:sz w:val="22"/>
                <w:szCs w:val="22"/>
                <w:lang w:val="en-US"/>
              </w:rPr>
              <w:t xml:space="preserve"> but branching ratio small from measurement</w:t>
            </w:r>
          </w:p>
        </w:tc>
      </w:tr>
      <w:tr w:rsidR="008328D6" w:rsidRPr="002A29DD" w:rsidTr="008328D6">
        <w:trPr>
          <w:jc w:val="center"/>
        </w:trPr>
        <w:tc>
          <w:tcPr>
            <w:tcW w:w="4452" w:type="dxa"/>
          </w:tcPr>
          <w:p w:rsidR="008328D6" w:rsidRPr="008328D6" w:rsidRDefault="008328D6" w:rsidP="00475D77">
            <w:pPr>
              <w:tabs>
                <w:tab w:val="left" w:pos="739"/>
                <w:tab w:val="left" w:pos="1226"/>
              </w:tabs>
              <w:rPr>
                <w:sz w:val="22"/>
                <w:szCs w:val="22"/>
                <w:lang w:val="en-US"/>
              </w:rPr>
            </w:pPr>
          </w:p>
          <w:p w:rsidR="008328D6" w:rsidRPr="008328D6" w:rsidRDefault="008328D6" w:rsidP="00475D77">
            <w:pPr>
              <w:tabs>
                <w:tab w:val="left" w:pos="739"/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CH</w:t>
            </w:r>
            <w:r w:rsidRPr="008328D6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8328D6">
              <w:rPr>
                <w:sz w:val="22"/>
                <w:szCs w:val="22"/>
                <w:lang w:val="en-US"/>
              </w:rPr>
              <w:t>C</w:t>
            </w:r>
            <w:r w:rsidRPr="008328D6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8328D6">
              <w:rPr>
                <w:sz w:val="22"/>
                <w:szCs w:val="22"/>
                <w:lang w:val="en-US"/>
              </w:rPr>
              <w:t xml:space="preserve">N </w:t>
            </w:r>
            <w:r w:rsidRPr="008328D6">
              <w:rPr>
                <w:sz w:val="22"/>
                <w:szCs w:val="22"/>
                <w:lang w:val="en-US"/>
              </w:rPr>
              <w:tab/>
            </w:r>
            <w:r w:rsidRPr="008328D6">
              <w:rPr>
                <w:sz w:val="22"/>
                <w:szCs w:val="22"/>
                <w:lang w:val="en-GB"/>
              </w:rPr>
              <w:sym w:font="Symbol" w:char="F0AE"/>
            </w:r>
            <w:r w:rsidRPr="008328D6">
              <w:rPr>
                <w:sz w:val="22"/>
                <w:szCs w:val="22"/>
                <w:lang w:val="en-US"/>
              </w:rPr>
              <w:t xml:space="preserve"> H + CH</w:t>
            </w:r>
            <w:r w:rsidRPr="008328D6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8328D6">
              <w:rPr>
                <w:sz w:val="22"/>
                <w:szCs w:val="22"/>
                <w:lang w:val="en-US"/>
              </w:rPr>
              <w:t>C</w:t>
            </w:r>
            <w:r w:rsidRPr="008328D6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8328D6">
              <w:rPr>
                <w:sz w:val="22"/>
                <w:szCs w:val="22"/>
                <w:lang w:val="en-US"/>
              </w:rPr>
              <w:t>N (322 nm)</w:t>
            </w:r>
          </w:p>
          <w:p w:rsidR="008328D6" w:rsidRPr="008328D6" w:rsidRDefault="008328D6" w:rsidP="00475D7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ab/>
            </w:r>
            <w:r w:rsidRPr="008328D6">
              <w:rPr>
                <w:sz w:val="22"/>
                <w:szCs w:val="22"/>
                <w:lang w:val="en-GB"/>
              </w:rPr>
              <w:sym w:font="Symbol" w:char="F0AE"/>
            </w:r>
            <w:r w:rsidRPr="008328D6">
              <w:rPr>
                <w:sz w:val="22"/>
                <w:szCs w:val="22"/>
                <w:lang w:val="en-US"/>
              </w:rPr>
              <w:t xml:space="preserve"> CH</w:t>
            </w:r>
            <w:r w:rsidRPr="008328D6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8328D6">
              <w:rPr>
                <w:sz w:val="22"/>
                <w:szCs w:val="22"/>
                <w:lang w:val="en-US"/>
              </w:rPr>
              <w:t xml:space="preserve"> + C</w:t>
            </w:r>
            <w:r w:rsidRPr="008328D6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8328D6">
              <w:rPr>
                <w:sz w:val="22"/>
                <w:szCs w:val="22"/>
                <w:lang w:val="en-US"/>
              </w:rPr>
              <w:t xml:space="preserve">N (237 nm) </w:t>
            </w:r>
          </w:p>
          <w:p w:rsidR="008328D6" w:rsidRPr="008328D6" w:rsidRDefault="008328D6" w:rsidP="00475D7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ab/>
            </w:r>
            <w:r w:rsidRPr="008328D6">
              <w:rPr>
                <w:sz w:val="22"/>
                <w:szCs w:val="22"/>
                <w:lang w:val="en-GB"/>
              </w:rPr>
              <w:sym w:font="Symbol" w:char="F0AE"/>
            </w:r>
            <w:r w:rsidRPr="008328D6">
              <w:rPr>
                <w:sz w:val="22"/>
                <w:szCs w:val="22"/>
                <w:lang w:val="en-US"/>
              </w:rPr>
              <w:t xml:space="preserve"> H</w:t>
            </w:r>
            <w:r w:rsidRPr="008328D6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8328D6">
              <w:rPr>
                <w:sz w:val="22"/>
                <w:szCs w:val="22"/>
                <w:lang w:val="en-US"/>
              </w:rPr>
              <w:t xml:space="preserve"> + HC</w:t>
            </w:r>
            <w:r w:rsidRPr="008328D6">
              <w:rPr>
                <w:sz w:val="22"/>
                <w:szCs w:val="22"/>
                <w:vertAlign w:val="subscript"/>
                <w:lang w:val="en-US"/>
              </w:rPr>
              <w:t>4</w:t>
            </w:r>
            <w:r w:rsidRPr="008328D6">
              <w:rPr>
                <w:sz w:val="22"/>
                <w:szCs w:val="22"/>
                <w:lang w:val="en-US"/>
              </w:rPr>
              <w:t xml:space="preserve">N (TS) </w:t>
            </w:r>
          </w:p>
          <w:p w:rsidR="008328D6" w:rsidRPr="008328D6" w:rsidRDefault="008328D6" w:rsidP="00475D7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ab/>
            </w:r>
            <w:r w:rsidRPr="008328D6">
              <w:rPr>
                <w:sz w:val="22"/>
                <w:szCs w:val="22"/>
                <w:lang w:val="en-GB"/>
              </w:rPr>
              <w:sym w:font="Symbol" w:char="F0AE"/>
            </w:r>
            <w:r w:rsidRPr="008328D6">
              <w:rPr>
                <w:sz w:val="22"/>
                <w:szCs w:val="22"/>
                <w:lang w:val="en-US"/>
              </w:rPr>
              <w:t xml:space="preserve"> C</w:t>
            </w:r>
            <w:r w:rsidRPr="008328D6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8328D6">
              <w:rPr>
                <w:sz w:val="22"/>
                <w:szCs w:val="22"/>
                <w:lang w:val="en-US"/>
              </w:rPr>
              <w:t>H</w:t>
            </w:r>
            <w:r w:rsidRPr="008328D6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8328D6">
              <w:rPr>
                <w:sz w:val="22"/>
                <w:szCs w:val="22"/>
                <w:lang w:val="en-US"/>
              </w:rPr>
              <w:t xml:space="preserve"> + CN (isomerization)</w:t>
            </w:r>
          </w:p>
        </w:tc>
        <w:tc>
          <w:tcPr>
            <w:tcW w:w="850" w:type="dxa"/>
          </w:tcPr>
          <w:p w:rsidR="008328D6" w:rsidRPr="008328D6" w:rsidRDefault="008328D6" w:rsidP="00475D77">
            <w:pPr>
              <w:rPr>
                <w:sz w:val="22"/>
                <w:szCs w:val="22"/>
                <w:lang w:val="en-US"/>
              </w:rPr>
            </w:pPr>
          </w:p>
          <w:p w:rsidR="008328D6" w:rsidRPr="008328D6" w:rsidRDefault="008328D6" w:rsidP="00475D77">
            <w:pPr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371</w:t>
            </w:r>
          </w:p>
          <w:p w:rsidR="008328D6" w:rsidRPr="008328D6" w:rsidRDefault="008328D6" w:rsidP="00475D77">
            <w:pPr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505</w:t>
            </w:r>
          </w:p>
          <w:p w:rsidR="008328D6" w:rsidRPr="008328D6" w:rsidRDefault="008328D6" w:rsidP="00475D77">
            <w:pPr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312</w:t>
            </w:r>
          </w:p>
          <w:p w:rsidR="008328D6" w:rsidRPr="008328D6" w:rsidRDefault="008328D6" w:rsidP="00475D77">
            <w:pPr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456</w:t>
            </w:r>
          </w:p>
        </w:tc>
        <w:tc>
          <w:tcPr>
            <w:tcW w:w="785" w:type="dxa"/>
            <w:gridSpan w:val="2"/>
          </w:tcPr>
          <w:p w:rsidR="008328D6" w:rsidRPr="008328D6" w:rsidRDefault="008328D6" w:rsidP="00475D77">
            <w:pPr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&gt;322</w:t>
            </w:r>
          </w:p>
          <w:p w:rsidR="008328D6" w:rsidRPr="008328D6" w:rsidRDefault="008328D6" w:rsidP="00475D77">
            <w:pPr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0</w:t>
            </w:r>
          </w:p>
          <w:p w:rsidR="008328D6" w:rsidRPr="008328D6" w:rsidRDefault="008328D6" w:rsidP="00475D77">
            <w:pPr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0</w:t>
            </w:r>
          </w:p>
          <w:p w:rsidR="008328D6" w:rsidRPr="008328D6" w:rsidRDefault="008328D6" w:rsidP="00475D77">
            <w:pPr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0</w:t>
            </w:r>
          </w:p>
          <w:p w:rsidR="008328D6" w:rsidRPr="008328D6" w:rsidRDefault="008328D6" w:rsidP="00475D77">
            <w:pPr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0</w:t>
            </w:r>
          </w:p>
        </w:tc>
        <w:tc>
          <w:tcPr>
            <w:tcW w:w="1068" w:type="dxa"/>
            <w:gridSpan w:val="3"/>
          </w:tcPr>
          <w:p w:rsidR="008328D6" w:rsidRDefault="008328D6" w:rsidP="008328D6">
            <w:pPr>
              <w:rPr>
                <w:color w:val="FF0000"/>
                <w:sz w:val="22"/>
                <w:szCs w:val="22"/>
                <w:lang w:val="en-US"/>
              </w:rPr>
            </w:pPr>
            <w:r>
              <w:rPr>
                <w:color w:val="FF0000"/>
                <w:sz w:val="22"/>
                <w:szCs w:val="22"/>
                <w:lang w:val="en-US"/>
              </w:rPr>
              <w:t>322-237</w:t>
            </w:r>
          </w:p>
          <w:p w:rsidR="008328D6" w:rsidRDefault="008328D6" w:rsidP="008328D6">
            <w:pPr>
              <w:rPr>
                <w:color w:val="FF0000"/>
                <w:sz w:val="22"/>
                <w:szCs w:val="22"/>
                <w:lang w:val="en-US"/>
              </w:rPr>
            </w:pPr>
            <w:r>
              <w:rPr>
                <w:color w:val="FF0000"/>
                <w:sz w:val="22"/>
                <w:szCs w:val="22"/>
                <w:lang w:val="en-US"/>
              </w:rPr>
              <w:t>100%</w:t>
            </w:r>
          </w:p>
          <w:p w:rsidR="008328D6" w:rsidRDefault="008328D6" w:rsidP="008328D6">
            <w:pPr>
              <w:rPr>
                <w:color w:val="FF0000"/>
                <w:sz w:val="22"/>
                <w:szCs w:val="22"/>
                <w:lang w:val="en-US"/>
              </w:rPr>
            </w:pPr>
            <w:r>
              <w:rPr>
                <w:color w:val="FF0000"/>
                <w:sz w:val="22"/>
                <w:szCs w:val="22"/>
                <w:lang w:val="en-US"/>
              </w:rPr>
              <w:t>0</w:t>
            </w:r>
          </w:p>
          <w:p w:rsidR="008328D6" w:rsidRDefault="008328D6" w:rsidP="008328D6">
            <w:pPr>
              <w:rPr>
                <w:color w:val="FF0000"/>
                <w:sz w:val="22"/>
                <w:szCs w:val="22"/>
                <w:lang w:val="en-US"/>
              </w:rPr>
            </w:pPr>
            <w:r>
              <w:rPr>
                <w:color w:val="FF0000"/>
                <w:sz w:val="22"/>
                <w:szCs w:val="22"/>
                <w:lang w:val="en-US"/>
              </w:rPr>
              <w:t>0</w:t>
            </w:r>
          </w:p>
          <w:p w:rsidR="008328D6" w:rsidRPr="002A29DD" w:rsidRDefault="008328D6" w:rsidP="008328D6">
            <w:pPr>
              <w:rPr>
                <w:color w:val="FF0000"/>
                <w:sz w:val="22"/>
                <w:szCs w:val="22"/>
                <w:lang w:val="en-US"/>
              </w:rPr>
            </w:pPr>
            <w:r>
              <w:rPr>
                <w:color w:val="FF0000"/>
                <w:sz w:val="22"/>
                <w:szCs w:val="22"/>
                <w:lang w:val="en-US"/>
              </w:rPr>
              <w:t>0</w:t>
            </w:r>
          </w:p>
        </w:tc>
        <w:tc>
          <w:tcPr>
            <w:tcW w:w="1130" w:type="dxa"/>
            <w:gridSpan w:val="4"/>
          </w:tcPr>
          <w:p w:rsidR="008328D6" w:rsidRPr="002A29DD" w:rsidRDefault="008328D6" w:rsidP="008328D6">
            <w:pPr>
              <w:rPr>
                <w:color w:val="FF0000"/>
                <w:sz w:val="22"/>
                <w:szCs w:val="22"/>
                <w:lang w:val="en-US"/>
              </w:rPr>
            </w:pPr>
            <w:r>
              <w:rPr>
                <w:color w:val="FF0000"/>
                <w:sz w:val="22"/>
                <w:szCs w:val="22"/>
                <w:lang w:val="en-US"/>
              </w:rPr>
              <w:t>237-210</w:t>
            </w:r>
          </w:p>
          <w:p w:rsidR="008328D6" w:rsidRPr="002A29DD" w:rsidRDefault="008328D6" w:rsidP="00475D77">
            <w:pPr>
              <w:rPr>
                <w:color w:val="FF0000"/>
                <w:sz w:val="22"/>
                <w:szCs w:val="22"/>
                <w:lang w:val="en-US"/>
              </w:rPr>
            </w:pPr>
            <w:r>
              <w:rPr>
                <w:color w:val="FF0000"/>
                <w:sz w:val="22"/>
                <w:szCs w:val="22"/>
                <w:lang w:val="en-US"/>
              </w:rPr>
              <w:t>80</w:t>
            </w:r>
            <w:r w:rsidRPr="002A29DD">
              <w:rPr>
                <w:color w:val="FF0000"/>
                <w:sz w:val="22"/>
                <w:szCs w:val="22"/>
                <w:lang w:val="en-US"/>
              </w:rPr>
              <w:t>%</w:t>
            </w:r>
          </w:p>
          <w:p w:rsidR="008328D6" w:rsidRDefault="008328D6" w:rsidP="00475D77">
            <w:pPr>
              <w:rPr>
                <w:color w:val="FF0000"/>
                <w:sz w:val="22"/>
                <w:szCs w:val="22"/>
                <w:lang w:val="en-US"/>
              </w:rPr>
            </w:pPr>
            <w:r>
              <w:rPr>
                <w:color w:val="FF0000"/>
                <w:sz w:val="22"/>
                <w:szCs w:val="22"/>
                <w:lang w:val="en-US"/>
              </w:rPr>
              <w:t>20</w:t>
            </w:r>
          </w:p>
          <w:p w:rsidR="008328D6" w:rsidRDefault="008328D6" w:rsidP="00475D77">
            <w:pPr>
              <w:rPr>
                <w:color w:val="FF0000"/>
                <w:sz w:val="22"/>
                <w:szCs w:val="22"/>
                <w:lang w:val="en-US"/>
              </w:rPr>
            </w:pPr>
            <w:r>
              <w:rPr>
                <w:color w:val="FF0000"/>
                <w:sz w:val="22"/>
                <w:szCs w:val="22"/>
                <w:lang w:val="en-US"/>
              </w:rPr>
              <w:t>0</w:t>
            </w:r>
          </w:p>
          <w:p w:rsidR="008328D6" w:rsidRPr="002A29DD" w:rsidRDefault="008328D6" w:rsidP="00475D77">
            <w:pPr>
              <w:rPr>
                <w:color w:val="FF0000"/>
                <w:sz w:val="22"/>
                <w:szCs w:val="22"/>
                <w:lang w:val="en-US"/>
              </w:rPr>
            </w:pPr>
            <w:r>
              <w:rPr>
                <w:color w:val="FF0000"/>
                <w:sz w:val="22"/>
                <w:szCs w:val="22"/>
                <w:lang w:val="en-US"/>
              </w:rPr>
              <w:t>0</w:t>
            </w:r>
          </w:p>
        </w:tc>
        <w:tc>
          <w:tcPr>
            <w:tcW w:w="1413" w:type="dxa"/>
            <w:gridSpan w:val="3"/>
          </w:tcPr>
          <w:p w:rsidR="008328D6" w:rsidRPr="002A29DD" w:rsidRDefault="008328D6" w:rsidP="00475D77">
            <w:pPr>
              <w:rPr>
                <w:color w:val="FF0000"/>
                <w:sz w:val="22"/>
                <w:szCs w:val="22"/>
                <w:lang w:val="en-US"/>
              </w:rPr>
            </w:pPr>
            <w:r>
              <w:rPr>
                <w:color w:val="FF0000"/>
                <w:sz w:val="22"/>
                <w:szCs w:val="22"/>
                <w:lang w:val="en-US"/>
              </w:rPr>
              <w:t>&lt;210</w:t>
            </w:r>
          </w:p>
          <w:p w:rsidR="008328D6" w:rsidRDefault="008328D6" w:rsidP="00475D77">
            <w:pPr>
              <w:rPr>
                <w:color w:val="FF0000"/>
                <w:sz w:val="22"/>
                <w:szCs w:val="22"/>
                <w:lang w:val="en-US"/>
              </w:rPr>
            </w:pPr>
            <w:r>
              <w:rPr>
                <w:color w:val="FF0000"/>
                <w:sz w:val="22"/>
                <w:szCs w:val="22"/>
                <w:lang w:val="en-US"/>
              </w:rPr>
              <w:t>50%</w:t>
            </w:r>
          </w:p>
          <w:p w:rsidR="008328D6" w:rsidRDefault="008328D6" w:rsidP="00475D77">
            <w:pPr>
              <w:rPr>
                <w:color w:val="FF0000"/>
                <w:sz w:val="22"/>
                <w:szCs w:val="22"/>
                <w:lang w:val="en-US"/>
              </w:rPr>
            </w:pPr>
            <w:r>
              <w:rPr>
                <w:color w:val="FF0000"/>
                <w:sz w:val="22"/>
                <w:szCs w:val="22"/>
                <w:lang w:val="en-US"/>
              </w:rPr>
              <w:t>50%</w:t>
            </w:r>
          </w:p>
          <w:p w:rsidR="008328D6" w:rsidRDefault="008328D6" w:rsidP="00475D77">
            <w:pPr>
              <w:rPr>
                <w:color w:val="FF0000"/>
                <w:sz w:val="22"/>
                <w:szCs w:val="22"/>
                <w:lang w:val="en-US"/>
              </w:rPr>
            </w:pPr>
            <w:r>
              <w:rPr>
                <w:color w:val="FF0000"/>
                <w:sz w:val="22"/>
                <w:szCs w:val="22"/>
                <w:lang w:val="en-US"/>
              </w:rPr>
              <w:t>0</w:t>
            </w:r>
          </w:p>
          <w:p w:rsidR="008328D6" w:rsidRPr="002A29DD" w:rsidRDefault="008328D6" w:rsidP="00475D77">
            <w:pPr>
              <w:rPr>
                <w:color w:val="FF0000"/>
                <w:sz w:val="22"/>
                <w:szCs w:val="22"/>
                <w:lang w:val="en-US"/>
              </w:rPr>
            </w:pPr>
            <w:r>
              <w:rPr>
                <w:color w:val="FF0000"/>
                <w:sz w:val="22"/>
                <w:szCs w:val="22"/>
                <w:lang w:val="en-US"/>
              </w:rPr>
              <w:t>0</w:t>
            </w:r>
          </w:p>
        </w:tc>
        <w:tc>
          <w:tcPr>
            <w:tcW w:w="4723" w:type="dxa"/>
          </w:tcPr>
          <w:p w:rsidR="008328D6" w:rsidRPr="002A29DD" w:rsidRDefault="008328D6" w:rsidP="00475D77">
            <w:pPr>
              <w:rPr>
                <w:color w:val="FF0000"/>
                <w:sz w:val="22"/>
                <w:szCs w:val="22"/>
                <w:lang w:val="en-US"/>
              </w:rPr>
            </w:pPr>
          </w:p>
          <w:p w:rsidR="008328D6" w:rsidRPr="002A29DD" w:rsidRDefault="008328D6" w:rsidP="00475D77">
            <w:pPr>
              <w:rPr>
                <w:color w:val="FF0000"/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Absorption = HC</w:t>
            </w:r>
            <w:r w:rsidRPr="008328D6">
              <w:rPr>
                <w:sz w:val="22"/>
                <w:szCs w:val="22"/>
                <w:vertAlign w:val="subscript"/>
                <w:lang w:val="en-US"/>
              </w:rPr>
              <w:t>3</w:t>
            </w:r>
            <w:r w:rsidRPr="008328D6">
              <w:rPr>
                <w:sz w:val="22"/>
                <w:szCs w:val="22"/>
                <w:lang w:val="en-US"/>
              </w:rPr>
              <w:t>N</w:t>
            </w:r>
          </w:p>
        </w:tc>
      </w:tr>
      <w:tr w:rsidR="008328D6" w:rsidRPr="008328D6" w:rsidTr="008328D6">
        <w:trPr>
          <w:jc w:val="center"/>
        </w:trPr>
        <w:tc>
          <w:tcPr>
            <w:tcW w:w="4452" w:type="dxa"/>
          </w:tcPr>
          <w:p w:rsidR="002A29DD" w:rsidRPr="008328D6" w:rsidRDefault="002A29DD" w:rsidP="00475D7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</w:p>
          <w:p w:rsidR="002A29DD" w:rsidRPr="008328D6" w:rsidRDefault="002A29DD" w:rsidP="00475D77">
            <w:pPr>
              <w:tabs>
                <w:tab w:val="left" w:pos="1226"/>
              </w:tabs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C</w:t>
            </w:r>
            <w:r w:rsidRPr="008328D6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8328D6">
              <w:rPr>
                <w:sz w:val="22"/>
                <w:szCs w:val="22"/>
                <w:lang w:val="en-US"/>
              </w:rPr>
              <w:t>N</w:t>
            </w:r>
            <w:r w:rsidRPr="008328D6">
              <w:rPr>
                <w:sz w:val="22"/>
                <w:szCs w:val="22"/>
                <w:vertAlign w:val="subscript"/>
                <w:lang w:val="en-US"/>
              </w:rPr>
              <w:t>2</w:t>
            </w:r>
            <w:r w:rsidRPr="008328D6">
              <w:rPr>
                <w:sz w:val="22"/>
                <w:szCs w:val="22"/>
                <w:lang w:val="en-US"/>
              </w:rPr>
              <w:t xml:space="preserve"> </w:t>
            </w:r>
            <w:r w:rsidRPr="008328D6">
              <w:rPr>
                <w:sz w:val="22"/>
                <w:szCs w:val="22"/>
                <w:lang w:val="en-US"/>
              </w:rPr>
              <w:tab/>
            </w:r>
            <w:r w:rsidRPr="008328D6">
              <w:rPr>
                <w:sz w:val="22"/>
                <w:szCs w:val="22"/>
                <w:lang w:val="en-GB"/>
              </w:rPr>
              <w:sym w:font="Symbol" w:char="F0AE"/>
            </w:r>
            <w:r w:rsidRPr="008328D6">
              <w:rPr>
                <w:sz w:val="22"/>
                <w:szCs w:val="22"/>
                <w:lang w:val="en-US"/>
              </w:rPr>
              <w:t xml:space="preserve"> CN + CN (213 nm)</w:t>
            </w:r>
          </w:p>
        </w:tc>
        <w:tc>
          <w:tcPr>
            <w:tcW w:w="850" w:type="dxa"/>
          </w:tcPr>
          <w:p w:rsidR="002A29DD" w:rsidRPr="008328D6" w:rsidRDefault="002A29DD" w:rsidP="00475D77">
            <w:pPr>
              <w:rPr>
                <w:sz w:val="22"/>
                <w:szCs w:val="22"/>
                <w:lang w:val="en-US"/>
              </w:rPr>
            </w:pPr>
          </w:p>
          <w:p w:rsidR="002A29DD" w:rsidRPr="008328D6" w:rsidRDefault="002A29DD" w:rsidP="00475D77">
            <w:pPr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561</w:t>
            </w:r>
          </w:p>
        </w:tc>
        <w:tc>
          <w:tcPr>
            <w:tcW w:w="1853" w:type="dxa"/>
            <w:gridSpan w:val="5"/>
          </w:tcPr>
          <w:p w:rsidR="002A29DD" w:rsidRPr="008328D6" w:rsidRDefault="002A29DD" w:rsidP="00475D77">
            <w:pPr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&gt;213 nm</w:t>
            </w:r>
          </w:p>
          <w:p w:rsidR="002A29DD" w:rsidRPr="008328D6" w:rsidRDefault="002A29DD" w:rsidP="00475D77">
            <w:pPr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0</w:t>
            </w:r>
          </w:p>
        </w:tc>
        <w:tc>
          <w:tcPr>
            <w:tcW w:w="2543" w:type="dxa"/>
            <w:gridSpan w:val="7"/>
          </w:tcPr>
          <w:p w:rsidR="002A29DD" w:rsidRPr="008328D6" w:rsidRDefault="002A29DD" w:rsidP="00475D77">
            <w:pPr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&lt;213 nm</w:t>
            </w:r>
          </w:p>
          <w:p w:rsidR="002A29DD" w:rsidRPr="008328D6" w:rsidRDefault="002A29DD" w:rsidP="00475D77">
            <w:pPr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100%</w:t>
            </w:r>
          </w:p>
        </w:tc>
        <w:tc>
          <w:tcPr>
            <w:tcW w:w="4723" w:type="dxa"/>
          </w:tcPr>
          <w:p w:rsidR="002A29DD" w:rsidRPr="008328D6" w:rsidRDefault="002A29DD" w:rsidP="00475D77">
            <w:pPr>
              <w:rPr>
                <w:sz w:val="22"/>
                <w:szCs w:val="22"/>
                <w:lang w:val="en-US"/>
              </w:rPr>
            </w:pPr>
            <w:r w:rsidRPr="008328D6">
              <w:rPr>
                <w:sz w:val="22"/>
                <w:szCs w:val="22"/>
                <w:lang w:val="en-US"/>
              </w:rPr>
              <w:t>Absorption  = experiment</w:t>
            </w:r>
          </w:p>
        </w:tc>
      </w:tr>
    </w:tbl>
    <w:p w:rsidR="0024631A" w:rsidRPr="00181344" w:rsidRDefault="0024631A" w:rsidP="0024631A">
      <w:pPr>
        <w:jc w:val="both"/>
        <w:rPr>
          <w:strike/>
          <w:lang w:val="en-GB"/>
        </w:rPr>
      </w:pPr>
    </w:p>
    <w:p w:rsidR="006952C8" w:rsidRPr="00181344" w:rsidRDefault="006952C8" w:rsidP="0024631A">
      <w:pPr>
        <w:rPr>
          <w:lang w:val="en-US"/>
        </w:rPr>
      </w:pPr>
    </w:p>
    <w:p w:rsidR="006952C8" w:rsidRPr="00181344" w:rsidRDefault="006952C8" w:rsidP="0024631A">
      <w:pPr>
        <w:rPr>
          <w:lang w:val="en-US"/>
        </w:rPr>
      </w:pPr>
    </w:p>
    <w:p w:rsidR="00594F0D" w:rsidRPr="00594F0D" w:rsidRDefault="006952C8" w:rsidP="00594F0D">
      <w:pPr>
        <w:ind w:left="720" w:hanging="720"/>
        <w:rPr>
          <w:lang w:val="en-US"/>
        </w:rPr>
      </w:pPr>
      <w:r w:rsidRPr="00181344">
        <w:fldChar w:fldCharType="begin"/>
      </w:r>
      <w:r w:rsidRPr="00181344">
        <w:rPr>
          <w:lang w:val="en-US"/>
        </w:rPr>
        <w:instrText xml:space="preserve"> ADDIN EN.REFLIST </w:instrText>
      </w:r>
      <w:r w:rsidRPr="00181344">
        <w:fldChar w:fldCharType="separate"/>
      </w:r>
      <w:r w:rsidR="00594F0D" w:rsidRPr="00594F0D">
        <w:rPr>
          <w:lang w:val="en-US"/>
        </w:rPr>
        <w:t xml:space="preserve">Blank D.A., Suits A.G., Lee Y.T., North S.W., Hall G.E., 1998, </w:t>
      </w:r>
      <w:proofErr w:type="gramStart"/>
      <w:r w:rsidR="00594F0D" w:rsidRPr="00594F0D">
        <w:rPr>
          <w:lang w:val="en-US"/>
        </w:rPr>
        <w:t>The</w:t>
      </w:r>
      <w:proofErr w:type="gramEnd"/>
      <w:r w:rsidR="00594F0D" w:rsidRPr="00594F0D">
        <w:rPr>
          <w:lang w:val="en-US"/>
        </w:rPr>
        <w:t xml:space="preserve"> Journal of Chemical Physics</w:t>
      </w:r>
      <w:r w:rsidR="00594F0D" w:rsidRPr="00594F0D">
        <w:rPr>
          <w:i/>
          <w:lang w:val="en-US"/>
        </w:rPr>
        <w:t>,</w:t>
      </w:r>
      <w:r w:rsidR="00594F0D" w:rsidRPr="00594F0D">
        <w:rPr>
          <w:lang w:val="en-US"/>
        </w:rPr>
        <w:t xml:space="preserve"> 108</w:t>
      </w:r>
      <w:r w:rsidR="00594F0D" w:rsidRPr="00594F0D">
        <w:rPr>
          <w:b/>
          <w:lang w:val="en-US"/>
        </w:rPr>
        <w:t>,</w:t>
      </w:r>
      <w:r w:rsidR="00594F0D" w:rsidRPr="00594F0D">
        <w:rPr>
          <w:lang w:val="en-US"/>
        </w:rPr>
        <w:t xml:space="preserve"> 5784</w:t>
      </w:r>
    </w:p>
    <w:p w:rsidR="00594F0D" w:rsidRPr="00594F0D" w:rsidRDefault="00594F0D" w:rsidP="00594F0D">
      <w:pPr>
        <w:ind w:left="720" w:hanging="720"/>
        <w:rPr>
          <w:lang w:val="en-US"/>
        </w:rPr>
      </w:pPr>
      <w:proofErr w:type="spellStart"/>
      <w:r w:rsidRPr="00594F0D">
        <w:rPr>
          <w:lang w:val="en-US"/>
        </w:rPr>
        <w:t>Borrell</w:t>
      </w:r>
      <w:proofErr w:type="spellEnd"/>
      <w:r w:rsidRPr="00594F0D">
        <w:rPr>
          <w:lang w:val="en-US"/>
        </w:rPr>
        <w:t xml:space="preserve"> P., </w:t>
      </w:r>
      <w:proofErr w:type="spellStart"/>
      <w:r w:rsidRPr="00594F0D">
        <w:rPr>
          <w:lang w:val="en-US"/>
        </w:rPr>
        <w:t>Cervenka</w:t>
      </w:r>
      <w:proofErr w:type="spellEnd"/>
      <w:r w:rsidRPr="00594F0D">
        <w:rPr>
          <w:lang w:val="en-US"/>
        </w:rPr>
        <w:t xml:space="preserve"> A., Turner J.W., 1971, Journal of the Chemical Society B: Physical Organic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2293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>Clarke D.W., Ferris J.P., 1995, Icarus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115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119</w:t>
      </w:r>
    </w:p>
    <w:p w:rsidR="00594F0D" w:rsidRPr="00594F0D" w:rsidRDefault="00594F0D" w:rsidP="00594F0D">
      <w:pPr>
        <w:ind w:left="720" w:hanging="720"/>
        <w:rPr>
          <w:lang w:val="en-US"/>
        </w:rPr>
      </w:pPr>
      <w:proofErr w:type="spellStart"/>
      <w:r w:rsidRPr="00594F0D">
        <w:rPr>
          <w:lang w:val="en-US"/>
        </w:rPr>
        <w:t>Derecskei</w:t>
      </w:r>
      <w:proofErr w:type="spellEnd"/>
      <w:r w:rsidRPr="00594F0D">
        <w:rPr>
          <w:lang w:val="en-US"/>
        </w:rPr>
        <w:t xml:space="preserve">-Kovacs A., North S.W., 1999, </w:t>
      </w:r>
      <w:proofErr w:type="gramStart"/>
      <w:r w:rsidRPr="00594F0D">
        <w:rPr>
          <w:lang w:val="en-US"/>
        </w:rPr>
        <w:t>The</w:t>
      </w:r>
      <w:proofErr w:type="gramEnd"/>
      <w:r w:rsidRPr="00594F0D">
        <w:rPr>
          <w:lang w:val="en-US"/>
        </w:rPr>
        <w:t xml:space="preserve"> Journal of Chemical Physics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110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2862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 xml:space="preserve">Eden S., </w:t>
      </w:r>
      <w:proofErr w:type="spellStart"/>
      <w:r w:rsidRPr="00594F0D">
        <w:rPr>
          <w:lang w:val="en-US"/>
        </w:rPr>
        <w:t>Limão</w:t>
      </w:r>
      <w:proofErr w:type="spellEnd"/>
      <w:r w:rsidRPr="00594F0D">
        <w:rPr>
          <w:lang w:val="en-US"/>
        </w:rPr>
        <w:t xml:space="preserve">-Vieira P., Kendall P., Mason N.J., Hoffmann S.V., </w:t>
      </w:r>
      <w:proofErr w:type="spellStart"/>
      <w:r w:rsidRPr="00594F0D">
        <w:rPr>
          <w:lang w:val="en-US"/>
        </w:rPr>
        <w:t>Spyrou</w:t>
      </w:r>
      <w:proofErr w:type="spellEnd"/>
      <w:r w:rsidRPr="00594F0D">
        <w:rPr>
          <w:lang w:val="en-US"/>
        </w:rPr>
        <w:t xml:space="preserve"> S.M., 2003, The European Physical Journal D - Atomic, Molecular, Optical and Plasma Physics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26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201</w:t>
      </w:r>
    </w:p>
    <w:p w:rsidR="00594F0D" w:rsidRPr="00594F0D" w:rsidRDefault="00594F0D" w:rsidP="00594F0D">
      <w:pPr>
        <w:ind w:left="720" w:hanging="720"/>
        <w:rPr>
          <w:lang w:val="en-US"/>
        </w:rPr>
      </w:pPr>
      <w:proofErr w:type="spellStart"/>
      <w:r w:rsidRPr="00594F0D">
        <w:rPr>
          <w:lang w:val="en-US"/>
        </w:rPr>
        <w:t>Fahr</w:t>
      </w:r>
      <w:proofErr w:type="spellEnd"/>
      <w:r w:rsidRPr="00594F0D">
        <w:rPr>
          <w:lang w:val="en-US"/>
        </w:rPr>
        <w:t xml:space="preserve"> A., </w:t>
      </w:r>
      <w:proofErr w:type="spellStart"/>
      <w:r w:rsidRPr="00594F0D">
        <w:rPr>
          <w:lang w:val="en-US"/>
        </w:rPr>
        <w:t>Laufer</w:t>
      </w:r>
      <w:proofErr w:type="spellEnd"/>
      <w:r w:rsidRPr="00594F0D">
        <w:rPr>
          <w:lang w:val="en-US"/>
        </w:rPr>
        <w:t xml:space="preserve"> A.H., 1992, </w:t>
      </w:r>
      <w:proofErr w:type="gramStart"/>
      <w:r w:rsidRPr="00594F0D">
        <w:rPr>
          <w:lang w:val="en-US"/>
        </w:rPr>
        <w:t>The</w:t>
      </w:r>
      <w:proofErr w:type="gramEnd"/>
      <w:r w:rsidRPr="00594F0D">
        <w:rPr>
          <w:lang w:val="en-US"/>
        </w:rPr>
        <w:t xml:space="preserve"> Journal of Physical Chemistry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96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4217</w:t>
      </w:r>
    </w:p>
    <w:p w:rsidR="00594F0D" w:rsidRPr="00594F0D" w:rsidRDefault="00594F0D" w:rsidP="00594F0D">
      <w:pPr>
        <w:ind w:left="720" w:hanging="720"/>
        <w:rPr>
          <w:lang w:val="en-US"/>
        </w:rPr>
      </w:pPr>
      <w:proofErr w:type="spellStart"/>
      <w:r w:rsidRPr="00594F0D">
        <w:rPr>
          <w:lang w:val="en-US"/>
        </w:rPr>
        <w:t>Gandini</w:t>
      </w:r>
      <w:proofErr w:type="spellEnd"/>
      <w:r w:rsidRPr="00594F0D">
        <w:rPr>
          <w:lang w:val="en-US"/>
        </w:rPr>
        <w:t xml:space="preserve"> A., Hackett P.A., 1978, Canadian Journal of Chemistry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56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2096</w:t>
      </w:r>
    </w:p>
    <w:p w:rsidR="00594F0D" w:rsidRPr="00594F0D" w:rsidRDefault="00594F0D" w:rsidP="00594F0D">
      <w:pPr>
        <w:ind w:left="720" w:hanging="720"/>
        <w:rPr>
          <w:lang w:val="en-US"/>
        </w:rPr>
      </w:pPr>
      <w:proofErr w:type="spellStart"/>
      <w:r w:rsidRPr="00594F0D">
        <w:rPr>
          <w:lang w:val="en-US"/>
        </w:rPr>
        <w:t>Glicker</w:t>
      </w:r>
      <w:proofErr w:type="spellEnd"/>
      <w:r w:rsidRPr="00594F0D">
        <w:rPr>
          <w:lang w:val="en-US"/>
        </w:rPr>
        <w:t xml:space="preserve"> S., Okabe H., 1987, </w:t>
      </w:r>
      <w:proofErr w:type="gramStart"/>
      <w:r w:rsidRPr="00594F0D">
        <w:rPr>
          <w:lang w:val="en-US"/>
        </w:rPr>
        <w:t>The</w:t>
      </w:r>
      <w:proofErr w:type="gramEnd"/>
      <w:r w:rsidRPr="00594F0D">
        <w:rPr>
          <w:lang w:val="en-US"/>
        </w:rPr>
        <w:t xml:space="preserve"> Journal of Physical Chemistry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91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437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>Halpern J.A., Miller G.E., Okabe H., Nottingham W., 1988, Journal of Photochemistry and Photobiology A: Chemistry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42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63</w:t>
      </w:r>
    </w:p>
    <w:p w:rsidR="00594F0D" w:rsidRPr="00594F0D" w:rsidRDefault="00594F0D" w:rsidP="00594F0D">
      <w:pPr>
        <w:ind w:left="720" w:hanging="720"/>
        <w:rPr>
          <w:lang w:val="en-US"/>
        </w:rPr>
      </w:pPr>
      <w:proofErr w:type="spellStart"/>
      <w:r w:rsidRPr="00594F0D">
        <w:rPr>
          <w:lang w:val="en-US"/>
        </w:rPr>
        <w:t>Homayoon</w:t>
      </w:r>
      <w:proofErr w:type="spellEnd"/>
      <w:r w:rsidRPr="00594F0D">
        <w:rPr>
          <w:lang w:val="en-US"/>
        </w:rPr>
        <w:t xml:space="preserve"> Z., </w:t>
      </w:r>
      <w:proofErr w:type="spellStart"/>
      <w:r w:rsidRPr="00594F0D">
        <w:rPr>
          <w:lang w:val="en-US"/>
        </w:rPr>
        <w:t>VaÌzquez</w:t>
      </w:r>
      <w:proofErr w:type="spellEnd"/>
      <w:r w:rsidRPr="00594F0D">
        <w:rPr>
          <w:lang w:val="en-US"/>
        </w:rPr>
        <w:t xml:space="preserve"> S.A., </w:t>
      </w:r>
      <w:proofErr w:type="spellStart"/>
      <w:r w:rsidRPr="00594F0D">
        <w:rPr>
          <w:lang w:val="en-US"/>
        </w:rPr>
        <w:t>RodriÌguez-FernaÌndez</w:t>
      </w:r>
      <w:proofErr w:type="spellEnd"/>
      <w:r w:rsidRPr="00594F0D">
        <w:rPr>
          <w:lang w:val="en-US"/>
        </w:rPr>
        <w:t xml:space="preserve"> R., </w:t>
      </w:r>
      <w:proofErr w:type="spellStart"/>
      <w:r w:rsidRPr="00594F0D">
        <w:rPr>
          <w:lang w:val="en-US"/>
        </w:rPr>
        <w:t>MartiÌnez-NuÌnÌƒez</w:t>
      </w:r>
      <w:proofErr w:type="spellEnd"/>
      <w:r w:rsidRPr="00594F0D">
        <w:rPr>
          <w:lang w:val="en-US"/>
        </w:rPr>
        <w:t xml:space="preserve"> E., 2011, The Journal of Physical Chemistry A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115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979</w:t>
      </w:r>
    </w:p>
    <w:p w:rsidR="00594F0D" w:rsidRPr="00594F0D" w:rsidRDefault="00594F0D" w:rsidP="00594F0D">
      <w:pPr>
        <w:ind w:left="720" w:hanging="720"/>
        <w:rPr>
          <w:lang w:val="en-US"/>
        </w:rPr>
      </w:pPr>
      <w:proofErr w:type="spellStart"/>
      <w:r w:rsidRPr="00594F0D">
        <w:rPr>
          <w:lang w:val="en-US"/>
        </w:rPr>
        <w:t>Hubin-Franskin</w:t>
      </w:r>
      <w:proofErr w:type="spellEnd"/>
      <w:r w:rsidRPr="00594F0D">
        <w:rPr>
          <w:lang w:val="en-US"/>
        </w:rPr>
        <w:t xml:space="preserve"> M.J., </w:t>
      </w:r>
      <w:proofErr w:type="spellStart"/>
      <w:r w:rsidRPr="00594F0D">
        <w:rPr>
          <w:lang w:val="en-US"/>
        </w:rPr>
        <w:t>Delwiche</w:t>
      </w:r>
      <w:proofErr w:type="spellEnd"/>
      <w:r w:rsidRPr="00594F0D">
        <w:rPr>
          <w:lang w:val="en-US"/>
        </w:rPr>
        <w:t xml:space="preserve"> J., Giuliani A., </w:t>
      </w:r>
      <w:proofErr w:type="spellStart"/>
      <w:r w:rsidRPr="00594F0D">
        <w:rPr>
          <w:lang w:val="en-US"/>
        </w:rPr>
        <w:t>Ska</w:t>
      </w:r>
      <w:proofErr w:type="spellEnd"/>
      <w:r w:rsidRPr="00594F0D">
        <w:rPr>
          <w:lang w:val="en-US"/>
        </w:rPr>
        <w:t xml:space="preserve"> M.P., Motte-</w:t>
      </w:r>
      <w:proofErr w:type="spellStart"/>
      <w:r w:rsidRPr="00594F0D">
        <w:rPr>
          <w:lang w:val="en-US"/>
        </w:rPr>
        <w:t>Tollet</w:t>
      </w:r>
      <w:proofErr w:type="spellEnd"/>
      <w:r w:rsidRPr="00594F0D">
        <w:rPr>
          <w:lang w:val="en-US"/>
        </w:rPr>
        <w:t xml:space="preserve"> F., Walker I.C., Mason N.J., </w:t>
      </w:r>
      <w:proofErr w:type="spellStart"/>
      <w:r w:rsidRPr="00594F0D">
        <w:rPr>
          <w:lang w:val="en-US"/>
        </w:rPr>
        <w:t>Gingell</w:t>
      </w:r>
      <w:proofErr w:type="spellEnd"/>
      <w:r w:rsidRPr="00594F0D">
        <w:rPr>
          <w:lang w:val="en-US"/>
        </w:rPr>
        <w:t xml:space="preserve"> J.M., Jones N.C., 2002, The Journal of Chemical Physics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116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9261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>Lee S.-H., Lee Y.-Y., Lee Y.T., Yang X., 2003, The Journal of Chemical Physics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119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827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 xml:space="preserve">Lee S.-H., Lee Y.T., Yang X., 2004, </w:t>
      </w:r>
      <w:proofErr w:type="gramStart"/>
      <w:r w:rsidRPr="00594F0D">
        <w:rPr>
          <w:lang w:val="en-US"/>
        </w:rPr>
        <w:t>The</w:t>
      </w:r>
      <w:proofErr w:type="gramEnd"/>
      <w:r w:rsidRPr="00594F0D">
        <w:rPr>
          <w:lang w:val="en-US"/>
        </w:rPr>
        <w:t xml:space="preserve"> Journal of Chemical Physics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120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10992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 xml:space="preserve">Luo C., Du W.-N., </w:t>
      </w:r>
      <w:proofErr w:type="spellStart"/>
      <w:r w:rsidRPr="00594F0D">
        <w:rPr>
          <w:lang w:val="en-US"/>
        </w:rPr>
        <w:t>Duan</w:t>
      </w:r>
      <w:proofErr w:type="spellEnd"/>
      <w:r w:rsidRPr="00594F0D">
        <w:rPr>
          <w:lang w:val="en-US"/>
        </w:rPr>
        <w:t xml:space="preserve"> X.-M., Li Z.-S., 2008, </w:t>
      </w:r>
      <w:proofErr w:type="gramStart"/>
      <w:r w:rsidRPr="00594F0D">
        <w:rPr>
          <w:lang w:val="en-US"/>
        </w:rPr>
        <w:t>The</w:t>
      </w:r>
      <w:proofErr w:type="gramEnd"/>
      <w:r w:rsidRPr="00594F0D">
        <w:rPr>
          <w:lang w:val="en-US"/>
        </w:rPr>
        <w:t xml:space="preserve"> Astrophysical Journal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687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726</w:t>
      </w:r>
    </w:p>
    <w:p w:rsidR="00594F0D" w:rsidRPr="00594F0D" w:rsidRDefault="00594F0D" w:rsidP="00594F0D">
      <w:pPr>
        <w:ind w:left="720" w:hanging="720"/>
        <w:rPr>
          <w:lang w:val="en-US"/>
        </w:rPr>
      </w:pPr>
      <w:proofErr w:type="spellStart"/>
      <w:r w:rsidRPr="00594F0D">
        <w:rPr>
          <w:lang w:val="en-US"/>
        </w:rPr>
        <w:t>Mebel</w:t>
      </w:r>
      <w:proofErr w:type="spellEnd"/>
      <w:r w:rsidRPr="00594F0D">
        <w:rPr>
          <w:lang w:val="en-US"/>
        </w:rPr>
        <w:t xml:space="preserve"> A.M., Jackson W.M., Chang A.H.H., Lin S.H., 1998, J. Am. Chem. Soc.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120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5751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>Michael J.V., Noyes W.A., 1963, Journal of the American Chemical Society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85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1228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>Ni C.K., Huang J.D., Chen Y.T., Kung A.H., Jackson W.M., 1999, Journal of Chemical Physics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110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3320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>North S.W., Hall G.E., 1996, Chemical Physics Letters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263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148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lastRenderedPageBreak/>
        <w:t>Obi K., Akimoto H., Ogata Y., Tanaka I., 1971, The Journal of Chemical Physics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55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3822</w:t>
      </w:r>
    </w:p>
    <w:p w:rsidR="00594F0D" w:rsidRPr="00594F0D" w:rsidRDefault="00594F0D" w:rsidP="00594F0D">
      <w:pPr>
        <w:ind w:left="720" w:hanging="720"/>
        <w:rPr>
          <w:lang w:val="en-US"/>
        </w:rPr>
      </w:pPr>
      <w:proofErr w:type="spellStart"/>
      <w:r w:rsidRPr="00594F0D">
        <w:rPr>
          <w:lang w:val="en-US"/>
        </w:rPr>
        <w:t>Schwell</w:t>
      </w:r>
      <w:proofErr w:type="spellEnd"/>
      <w:r w:rsidRPr="00594F0D">
        <w:rPr>
          <w:lang w:val="en-US"/>
        </w:rPr>
        <w:t xml:space="preserve"> M., </w:t>
      </w:r>
      <w:proofErr w:type="spellStart"/>
      <w:r w:rsidRPr="00594F0D">
        <w:rPr>
          <w:lang w:val="en-US"/>
        </w:rPr>
        <w:t>Jochims</w:t>
      </w:r>
      <w:proofErr w:type="spellEnd"/>
      <w:r w:rsidRPr="00594F0D">
        <w:rPr>
          <w:lang w:val="en-US"/>
        </w:rPr>
        <w:t xml:space="preserve"> H.-W., </w:t>
      </w:r>
      <w:proofErr w:type="spellStart"/>
      <w:r w:rsidRPr="00594F0D">
        <w:rPr>
          <w:lang w:val="en-US"/>
        </w:rPr>
        <w:t>Baumgärtel</w:t>
      </w:r>
      <w:proofErr w:type="spellEnd"/>
      <w:r w:rsidRPr="00594F0D">
        <w:rPr>
          <w:lang w:val="en-US"/>
        </w:rPr>
        <w:t xml:space="preserve"> H., Leach S., 2008, Chemical Physics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344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164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 xml:space="preserve">Seki K., He M., Liu R., Okabe H., 1996, </w:t>
      </w:r>
      <w:proofErr w:type="gramStart"/>
      <w:r w:rsidRPr="00594F0D">
        <w:rPr>
          <w:lang w:val="en-US"/>
        </w:rPr>
        <w:t>The</w:t>
      </w:r>
      <w:proofErr w:type="gramEnd"/>
      <w:r w:rsidRPr="00594F0D">
        <w:rPr>
          <w:lang w:val="en-US"/>
        </w:rPr>
        <w:t xml:space="preserve"> Journal of Physical Chemistry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100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5349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 xml:space="preserve">Seki K., Okabe H., 1992, </w:t>
      </w:r>
      <w:proofErr w:type="gramStart"/>
      <w:r w:rsidRPr="00594F0D">
        <w:rPr>
          <w:lang w:val="en-US"/>
        </w:rPr>
        <w:t>The</w:t>
      </w:r>
      <w:proofErr w:type="gramEnd"/>
      <w:r w:rsidRPr="00594F0D">
        <w:rPr>
          <w:lang w:val="en-US"/>
        </w:rPr>
        <w:t xml:space="preserve"> Journal of Physical Chemistry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96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3345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 xml:space="preserve">Silva R., </w:t>
      </w:r>
      <w:proofErr w:type="spellStart"/>
      <w:r w:rsidRPr="00594F0D">
        <w:rPr>
          <w:lang w:val="en-US"/>
        </w:rPr>
        <w:t>Gichuhi</w:t>
      </w:r>
      <w:proofErr w:type="spellEnd"/>
      <w:r w:rsidRPr="00594F0D">
        <w:rPr>
          <w:lang w:val="en-US"/>
        </w:rPr>
        <w:t xml:space="preserve"> W.K., Huang C., Doyle M.B., </w:t>
      </w:r>
      <w:proofErr w:type="spellStart"/>
      <w:r w:rsidRPr="00594F0D">
        <w:rPr>
          <w:lang w:val="en-US"/>
        </w:rPr>
        <w:t>Kislov</w:t>
      </w:r>
      <w:proofErr w:type="spellEnd"/>
      <w:r w:rsidRPr="00594F0D">
        <w:rPr>
          <w:lang w:val="en-US"/>
        </w:rPr>
        <w:t xml:space="preserve"> V.V., </w:t>
      </w:r>
      <w:proofErr w:type="spellStart"/>
      <w:r w:rsidRPr="00594F0D">
        <w:rPr>
          <w:lang w:val="en-US"/>
        </w:rPr>
        <w:t>Mebel</w:t>
      </w:r>
      <w:proofErr w:type="spellEnd"/>
      <w:r w:rsidRPr="00594F0D">
        <w:rPr>
          <w:lang w:val="en-US"/>
        </w:rPr>
        <w:t xml:space="preserve"> A.M., Suits A.G., 2008, Proceedings of the National Academy of Sciences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105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12713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 xml:space="preserve">Silva R., </w:t>
      </w:r>
      <w:proofErr w:type="spellStart"/>
      <w:r w:rsidRPr="00594F0D">
        <w:rPr>
          <w:lang w:val="en-US"/>
        </w:rPr>
        <w:t>Gichuhi</w:t>
      </w:r>
      <w:proofErr w:type="spellEnd"/>
      <w:r w:rsidRPr="00594F0D">
        <w:rPr>
          <w:lang w:val="en-US"/>
        </w:rPr>
        <w:t xml:space="preserve"> W.K., </w:t>
      </w:r>
      <w:proofErr w:type="spellStart"/>
      <w:r w:rsidRPr="00594F0D">
        <w:rPr>
          <w:lang w:val="en-US"/>
        </w:rPr>
        <w:t>Kislov</w:t>
      </w:r>
      <w:proofErr w:type="spellEnd"/>
      <w:r w:rsidRPr="00594F0D">
        <w:rPr>
          <w:lang w:val="en-US"/>
        </w:rPr>
        <w:t xml:space="preserve"> V.V., </w:t>
      </w:r>
      <w:proofErr w:type="spellStart"/>
      <w:r w:rsidRPr="00594F0D">
        <w:rPr>
          <w:lang w:val="en-US"/>
        </w:rPr>
        <w:t>Landera</w:t>
      </w:r>
      <w:proofErr w:type="spellEnd"/>
      <w:r w:rsidRPr="00594F0D">
        <w:rPr>
          <w:lang w:val="en-US"/>
        </w:rPr>
        <w:t xml:space="preserve"> A., </w:t>
      </w:r>
      <w:proofErr w:type="spellStart"/>
      <w:r w:rsidRPr="00594F0D">
        <w:rPr>
          <w:lang w:val="en-US"/>
        </w:rPr>
        <w:t>Mebel</w:t>
      </w:r>
      <w:proofErr w:type="spellEnd"/>
      <w:r w:rsidRPr="00594F0D">
        <w:rPr>
          <w:lang w:val="en-US"/>
        </w:rPr>
        <w:t xml:space="preserve"> A.M., Suits A.G., 2009, J. Phys. Chem. A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113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11182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 xml:space="preserve">Sun W., Yokoyama K., Robinson J.C., Suits A.G., </w:t>
      </w:r>
      <w:proofErr w:type="spellStart"/>
      <w:r w:rsidRPr="00594F0D">
        <w:rPr>
          <w:lang w:val="en-US"/>
        </w:rPr>
        <w:t>Neumark</w:t>
      </w:r>
      <w:proofErr w:type="spellEnd"/>
      <w:r w:rsidRPr="00594F0D">
        <w:rPr>
          <w:lang w:val="en-US"/>
        </w:rPr>
        <w:t xml:space="preserve"> D.M., 1999, Journal of Chemical Physics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110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4363</w:t>
      </w:r>
    </w:p>
    <w:p w:rsidR="00594F0D" w:rsidRPr="00594F0D" w:rsidRDefault="00594F0D" w:rsidP="00594F0D">
      <w:pPr>
        <w:ind w:left="720" w:hanging="720"/>
        <w:rPr>
          <w:lang w:val="en-US"/>
        </w:rPr>
      </w:pPr>
      <w:proofErr w:type="spellStart"/>
      <w:r w:rsidRPr="00594F0D">
        <w:rPr>
          <w:lang w:val="en-US"/>
        </w:rPr>
        <w:t>Waschewsky</w:t>
      </w:r>
      <w:proofErr w:type="spellEnd"/>
      <w:r w:rsidRPr="00594F0D">
        <w:rPr>
          <w:lang w:val="en-US"/>
        </w:rPr>
        <w:t xml:space="preserve"> G.C.G., Kitchen D.C., Browning P.W., Butler L.J., 1995, </w:t>
      </w:r>
      <w:proofErr w:type="gramStart"/>
      <w:r w:rsidRPr="00594F0D">
        <w:rPr>
          <w:lang w:val="en-US"/>
        </w:rPr>
        <w:t>The</w:t>
      </w:r>
      <w:proofErr w:type="gramEnd"/>
      <w:r w:rsidRPr="00594F0D">
        <w:rPr>
          <w:lang w:val="en-US"/>
        </w:rPr>
        <w:t xml:space="preserve"> Journal of Physical Chemistry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99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2635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 xml:space="preserve">Wilhelm M.J., </w:t>
      </w:r>
      <w:proofErr w:type="spellStart"/>
      <w:r w:rsidRPr="00594F0D">
        <w:rPr>
          <w:lang w:val="en-US"/>
        </w:rPr>
        <w:t>Nikow</w:t>
      </w:r>
      <w:proofErr w:type="spellEnd"/>
      <w:r w:rsidRPr="00594F0D">
        <w:rPr>
          <w:lang w:val="en-US"/>
        </w:rPr>
        <w:t xml:space="preserve"> M., </w:t>
      </w:r>
      <w:proofErr w:type="spellStart"/>
      <w:r w:rsidRPr="00594F0D">
        <w:rPr>
          <w:lang w:val="en-US"/>
        </w:rPr>
        <w:t>Letendre</w:t>
      </w:r>
      <w:proofErr w:type="spellEnd"/>
      <w:r w:rsidRPr="00594F0D">
        <w:rPr>
          <w:lang w:val="en-US"/>
        </w:rPr>
        <w:t xml:space="preserve"> L., Dai H.-L., 2009, </w:t>
      </w:r>
      <w:proofErr w:type="gramStart"/>
      <w:r w:rsidRPr="00594F0D">
        <w:rPr>
          <w:lang w:val="en-US"/>
        </w:rPr>
        <w:t>The</w:t>
      </w:r>
      <w:proofErr w:type="gramEnd"/>
      <w:r w:rsidRPr="00594F0D">
        <w:rPr>
          <w:lang w:val="en-US"/>
        </w:rPr>
        <w:t xml:space="preserve"> Journal of Chemical Physics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130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044307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 xml:space="preserve">Wu S.M., Lin J.J., Lee Y.T., Yang X., 2000, </w:t>
      </w:r>
      <w:proofErr w:type="gramStart"/>
      <w:r w:rsidRPr="00594F0D">
        <w:rPr>
          <w:lang w:val="en-US"/>
        </w:rPr>
        <w:t>The</w:t>
      </w:r>
      <w:proofErr w:type="gramEnd"/>
      <w:r w:rsidRPr="00594F0D">
        <w:rPr>
          <w:lang w:val="en-US"/>
        </w:rPr>
        <w:t xml:space="preserve"> Journal of Physical Chemistry A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104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7189</w:t>
      </w:r>
    </w:p>
    <w:p w:rsidR="00594F0D" w:rsidRPr="00594F0D" w:rsidRDefault="00594F0D" w:rsidP="00594F0D">
      <w:pPr>
        <w:ind w:left="720" w:hanging="720"/>
        <w:rPr>
          <w:lang w:val="en-US"/>
        </w:rPr>
      </w:pPr>
      <w:r w:rsidRPr="00594F0D">
        <w:rPr>
          <w:lang w:val="en-US"/>
        </w:rPr>
        <w:t xml:space="preserve">Xiang T.-X., Guillory W.A., 1986, </w:t>
      </w:r>
      <w:proofErr w:type="gramStart"/>
      <w:r w:rsidRPr="00594F0D">
        <w:rPr>
          <w:lang w:val="en-US"/>
        </w:rPr>
        <w:t>The</w:t>
      </w:r>
      <w:proofErr w:type="gramEnd"/>
      <w:r w:rsidRPr="00594F0D">
        <w:rPr>
          <w:lang w:val="en-US"/>
        </w:rPr>
        <w:t xml:space="preserve"> Journal of Chemical Physics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85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2019</w:t>
      </w:r>
    </w:p>
    <w:p w:rsidR="00594F0D" w:rsidRPr="00594F0D" w:rsidRDefault="00594F0D" w:rsidP="00594F0D">
      <w:pPr>
        <w:ind w:left="720" w:hanging="720"/>
        <w:rPr>
          <w:lang w:val="en-US"/>
        </w:rPr>
      </w:pPr>
      <w:proofErr w:type="spellStart"/>
      <w:r w:rsidRPr="00594F0D">
        <w:rPr>
          <w:lang w:val="en-US"/>
        </w:rPr>
        <w:t>Zwier</w:t>
      </w:r>
      <w:proofErr w:type="spellEnd"/>
      <w:r w:rsidRPr="00594F0D">
        <w:rPr>
          <w:lang w:val="en-US"/>
        </w:rPr>
        <w:t xml:space="preserve"> T.S., Allen M., 1996, Icarus</w:t>
      </w:r>
      <w:r w:rsidRPr="00594F0D">
        <w:rPr>
          <w:i/>
          <w:lang w:val="en-US"/>
        </w:rPr>
        <w:t>,</w:t>
      </w:r>
      <w:r w:rsidRPr="00594F0D">
        <w:rPr>
          <w:lang w:val="en-US"/>
        </w:rPr>
        <w:t xml:space="preserve"> 123</w:t>
      </w:r>
      <w:r w:rsidRPr="00594F0D">
        <w:rPr>
          <w:b/>
          <w:lang w:val="en-US"/>
        </w:rPr>
        <w:t>,</w:t>
      </w:r>
      <w:r w:rsidRPr="00594F0D">
        <w:rPr>
          <w:lang w:val="en-US"/>
        </w:rPr>
        <w:t xml:space="preserve"> 578</w:t>
      </w:r>
    </w:p>
    <w:p w:rsidR="00594F0D" w:rsidRDefault="00594F0D" w:rsidP="00594F0D">
      <w:pPr>
        <w:ind w:left="720" w:hanging="720"/>
        <w:rPr>
          <w:lang w:val="en-US"/>
        </w:rPr>
      </w:pPr>
    </w:p>
    <w:p w:rsidR="00864F03" w:rsidRPr="00181344" w:rsidRDefault="006952C8" w:rsidP="0024631A">
      <w:r w:rsidRPr="00181344">
        <w:fldChar w:fldCharType="end"/>
      </w:r>
      <w:r w:rsidR="00F335B2" w:rsidRPr="00181344">
        <w:fldChar w:fldCharType="begin"/>
      </w:r>
      <w:r w:rsidR="00F335B2" w:rsidRPr="00181344">
        <w:instrText xml:space="preserve"> ADDIN </w:instrText>
      </w:r>
      <w:r w:rsidR="00F335B2" w:rsidRPr="00181344">
        <w:fldChar w:fldCharType="end"/>
      </w:r>
    </w:p>
    <w:sectPr w:rsidR="00864F03" w:rsidRPr="00181344" w:rsidSect="00433869">
      <w:pgSz w:w="16838" w:h="11906" w:orient="landscape"/>
      <w:pgMar w:top="993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863D61"/>
    <w:multiLevelType w:val="hybridMultilevel"/>
    <w:tmpl w:val="28CC6D48"/>
    <w:lvl w:ilvl="0" w:tplc="B658DCBE">
      <w:start w:val="2"/>
      <w:numFmt w:val="bullet"/>
      <w:lvlText w:val=""/>
      <w:lvlJc w:val="left"/>
      <w:pPr>
        <w:tabs>
          <w:tab w:val="num" w:pos="1770"/>
        </w:tabs>
        <w:ind w:left="1770" w:hanging="360"/>
      </w:pPr>
      <w:rPr>
        <w:rFonts w:ascii="Symbol" w:eastAsia="MS Mincho" w:hAnsi="Symbol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2490"/>
        </w:tabs>
        <w:ind w:left="249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3210"/>
        </w:tabs>
        <w:ind w:left="321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3930"/>
        </w:tabs>
        <w:ind w:left="393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4650"/>
        </w:tabs>
        <w:ind w:left="465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5370"/>
        </w:tabs>
        <w:ind w:left="537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6090"/>
        </w:tabs>
        <w:ind w:left="609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6810"/>
        </w:tabs>
        <w:ind w:left="681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7530"/>
        </w:tabs>
        <w:ind w:left="7530" w:hanging="360"/>
      </w:pPr>
      <w:rPr>
        <w:rFonts w:ascii="Wingdings" w:hAnsi="Wingdings" w:hint="default"/>
      </w:rPr>
    </w:lvl>
  </w:abstractNum>
  <w:abstractNum w:abstractNumId="1">
    <w:nsid w:val="00C4160C"/>
    <w:multiLevelType w:val="hybridMultilevel"/>
    <w:tmpl w:val="ECE846AC"/>
    <w:lvl w:ilvl="0" w:tplc="9A16A7C0">
      <w:numFmt w:val="bullet"/>
      <w:lvlText w:val=""/>
      <w:lvlJc w:val="left"/>
      <w:pPr>
        <w:tabs>
          <w:tab w:val="num" w:pos="1770"/>
        </w:tabs>
        <w:ind w:left="1770" w:hanging="360"/>
      </w:pPr>
      <w:rPr>
        <w:rFonts w:ascii="Symbol" w:eastAsia="MS Mincho" w:hAnsi="Symbol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2490"/>
        </w:tabs>
        <w:ind w:left="249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3210"/>
        </w:tabs>
        <w:ind w:left="321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3930"/>
        </w:tabs>
        <w:ind w:left="393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4650"/>
        </w:tabs>
        <w:ind w:left="465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5370"/>
        </w:tabs>
        <w:ind w:left="537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6090"/>
        </w:tabs>
        <w:ind w:left="609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6810"/>
        </w:tabs>
        <w:ind w:left="681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7530"/>
        </w:tabs>
        <w:ind w:left="7530" w:hanging="360"/>
      </w:pPr>
      <w:rPr>
        <w:rFonts w:ascii="Wingdings" w:hAnsi="Wingdings" w:hint="default"/>
      </w:rPr>
    </w:lvl>
  </w:abstractNum>
  <w:abstractNum w:abstractNumId="2">
    <w:nsid w:val="15E06503"/>
    <w:multiLevelType w:val="multilevel"/>
    <w:tmpl w:val="CBF8702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>
    <w:nsid w:val="1AAA2578"/>
    <w:multiLevelType w:val="hybridMultilevel"/>
    <w:tmpl w:val="F85EE366"/>
    <w:lvl w:ilvl="0" w:tplc="96526152">
      <w:start w:val="540"/>
      <w:numFmt w:val="decimal"/>
      <w:lvlText w:val="%1"/>
      <w:lvlJc w:val="left"/>
      <w:pPr>
        <w:tabs>
          <w:tab w:val="num" w:pos="1620"/>
        </w:tabs>
        <w:ind w:left="1620" w:hanging="12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>
    <w:nsid w:val="1B5546E3"/>
    <w:multiLevelType w:val="hybridMultilevel"/>
    <w:tmpl w:val="1B4693EC"/>
    <w:lvl w:ilvl="0" w:tplc="2494BC1C">
      <w:numFmt w:val="bullet"/>
      <w:lvlText w:val=""/>
      <w:lvlJc w:val="left"/>
      <w:pPr>
        <w:tabs>
          <w:tab w:val="num" w:pos="1770"/>
        </w:tabs>
        <w:ind w:left="1770" w:hanging="360"/>
      </w:pPr>
      <w:rPr>
        <w:rFonts w:ascii="Symbol" w:eastAsia="MS Mincho" w:hAnsi="Symbol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2490"/>
        </w:tabs>
        <w:ind w:left="249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3210"/>
        </w:tabs>
        <w:ind w:left="321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3930"/>
        </w:tabs>
        <w:ind w:left="393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4650"/>
        </w:tabs>
        <w:ind w:left="465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5370"/>
        </w:tabs>
        <w:ind w:left="537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6090"/>
        </w:tabs>
        <w:ind w:left="609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6810"/>
        </w:tabs>
        <w:ind w:left="681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7530"/>
        </w:tabs>
        <w:ind w:left="7530" w:hanging="360"/>
      </w:pPr>
      <w:rPr>
        <w:rFonts w:ascii="Wingdings" w:hAnsi="Wingdings" w:hint="default"/>
      </w:rPr>
    </w:lvl>
  </w:abstractNum>
  <w:abstractNum w:abstractNumId="5">
    <w:nsid w:val="220D128F"/>
    <w:multiLevelType w:val="multilevel"/>
    <w:tmpl w:val="75F6F3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57966AFD"/>
    <w:multiLevelType w:val="hybridMultilevel"/>
    <w:tmpl w:val="05C48FEC"/>
    <w:lvl w:ilvl="0" w:tplc="1AB27196">
      <w:numFmt w:val="bullet"/>
      <w:lvlText w:val=""/>
      <w:lvlJc w:val="left"/>
      <w:pPr>
        <w:tabs>
          <w:tab w:val="num" w:pos="1770"/>
        </w:tabs>
        <w:ind w:left="1770" w:hanging="360"/>
      </w:pPr>
      <w:rPr>
        <w:rFonts w:ascii="Symbol" w:eastAsia="MS Mincho" w:hAnsi="Symbol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2490"/>
        </w:tabs>
        <w:ind w:left="249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3210"/>
        </w:tabs>
        <w:ind w:left="321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3930"/>
        </w:tabs>
        <w:ind w:left="393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4650"/>
        </w:tabs>
        <w:ind w:left="465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5370"/>
        </w:tabs>
        <w:ind w:left="537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6090"/>
        </w:tabs>
        <w:ind w:left="609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6810"/>
        </w:tabs>
        <w:ind w:left="681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7530"/>
        </w:tabs>
        <w:ind w:left="7530" w:hanging="360"/>
      </w:pPr>
      <w:rPr>
        <w:rFonts w:ascii="Wingdings" w:hAnsi="Wingdings" w:hint="default"/>
      </w:rPr>
    </w:lvl>
  </w:abstractNum>
  <w:abstractNum w:abstractNumId="7">
    <w:nsid w:val="59736C45"/>
    <w:multiLevelType w:val="multilevel"/>
    <w:tmpl w:val="C87014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>
    <w:nsid w:val="5B0812E1"/>
    <w:multiLevelType w:val="multilevel"/>
    <w:tmpl w:val="D5686D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742D3F58"/>
    <w:multiLevelType w:val="hybridMultilevel"/>
    <w:tmpl w:val="DA824D08"/>
    <w:lvl w:ilvl="0" w:tplc="FD90363A">
      <w:numFmt w:val="bullet"/>
      <w:lvlText w:val=""/>
      <w:lvlJc w:val="left"/>
      <w:pPr>
        <w:tabs>
          <w:tab w:val="num" w:pos="1770"/>
        </w:tabs>
        <w:ind w:left="1770" w:hanging="360"/>
      </w:pPr>
      <w:rPr>
        <w:rFonts w:ascii="Symbol" w:eastAsia="MS Mincho" w:hAnsi="Symbol" w:cs="Times New Roman" w:hint="default"/>
      </w:rPr>
    </w:lvl>
    <w:lvl w:ilvl="1" w:tplc="040C0003" w:tentative="1">
      <w:start w:val="1"/>
      <w:numFmt w:val="bullet"/>
      <w:lvlText w:val="o"/>
      <w:lvlJc w:val="left"/>
      <w:pPr>
        <w:tabs>
          <w:tab w:val="num" w:pos="2490"/>
        </w:tabs>
        <w:ind w:left="249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tabs>
          <w:tab w:val="num" w:pos="3210"/>
        </w:tabs>
        <w:ind w:left="321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tabs>
          <w:tab w:val="num" w:pos="3930"/>
        </w:tabs>
        <w:ind w:left="393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tabs>
          <w:tab w:val="num" w:pos="4650"/>
        </w:tabs>
        <w:ind w:left="465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tabs>
          <w:tab w:val="num" w:pos="5370"/>
        </w:tabs>
        <w:ind w:left="537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tabs>
          <w:tab w:val="num" w:pos="6090"/>
        </w:tabs>
        <w:ind w:left="609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tabs>
          <w:tab w:val="num" w:pos="6810"/>
        </w:tabs>
        <w:ind w:left="681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tabs>
          <w:tab w:val="num" w:pos="7530"/>
        </w:tabs>
        <w:ind w:left="753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7"/>
  </w:num>
  <w:num w:numId="4">
    <w:abstractNumId w:val="5"/>
  </w:num>
  <w:num w:numId="5">
    <w:abstractNumId w:val="8"/>
  </w:num>
  <w:num w:numId="6">
    <w:abstractNumId w:val="6"/>
  </w:num>
  <w:num w:numId="7">
    <w:abstractNumId w:val="4"/>
  </w:num>
  <w:num w:numId="8">
    <w:abstractNumId w:val="9"/>
  </w:num>
  <w:num w:numId="9">
    <w:abstractNumId w:val="0"/>
  </w:num>
  <w:num w:numId="1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12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rawingGridHorizontalSpacing w:val="120"/>
  <w:displayHorizont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nthly Notices RA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Biblio.enl&lt;/item&gt;&lt;/Libraries&gt;&lt;/ENLibraries&gt;"/>
  </w:docVars>
  <w:rsids>
    <w:rsidRoot w:val="0024631A"/>
    <w:rsid w:val="00000136"/>
    <w:rsid w:val="000008EB"/>
    <w:rsid w:val="00003F97"/>
    <w:rsid w:val="00004884"/>
    <w:rsid w:val="00004F92"/>
    <w:rsid w:val="000050A1"/>
    <w:rsid w:val="00007C1B"/>
    <w:rsid w:val="00010DA7"/>
    <w:rsid w:val="000113D9"/>
    <w:rsid w:val="000125DF"/>
    <w:rsid w:val="00012F8A"/>
    <w:rsid w:val="00012FA6"/>
    <w:rsid w:val="00013341"/>
    <w:rsid w:val="00013D23"/>
    <w:rsid w:val="00014EC8"/>
    <w:rsid w:val="000155D2"/>
    <w:rsid w:val="00016125"/>
    <w:rsid w:val="000163F4"/>
    <w:rsid w:val="000168C7"/>
    <w:rsid w:val="00017DAE"/>
    <w:rsid w:val="00020781"/>
    <w:rsid w:val="000208A8"/>
    <w:rsid w:val="00020C67"/>
    <w:rsid w:val="00020F4D"/>
    <w:rsid w:val="000219F9"/>
    <w:rsid w:val="00021E21"/>
    <w:rsid w:val="00023880"/>
    <w:rsid w:val="000239B5"/>
    <w:rsid w:val="000273F7"/>
    <w:rsid w:val="000304CE"/>
    <w:rsid w:val="0003065B"/>
    <w:rsid w:val="00031D87"/>
    <w:rsid w:val="00032CE8"/>
    <w:rsid w:val="00032F01"/>
    <w:rsid w:val="00033702"/>
    <w:rsid w:val="00033CA3"/>
    <w:rsid w:val="00034B43"/>
    <w:rsid w:val="000350F1"/>
    <w:rsid w:val="000352BC"/>
    <w:rsid w:val="00035716"/>
    <w:rsid w:val="00035C28"/>
    <w:rsid w:val="000361BB"/>
    <w:rsid w:val="000365FA"/>
    <w:rsid w:val="00036AA2"/>
    <w:rsid w:val="000371E2"/>
    <w:rsid w:val="000373BF"/>
    <w:rsid w:val="00037C45"/>
    <w:rsid w:val="00040C7B"/>
    <w:rsid w:val="0004257D"/>
    <w:rsid w:val="000425CB"/>
    <w:rsid w:val="00042C87"/>
    <w:rsid w:val="00042CE7"/>
    <w:rsid w:val="000432B7"/>
    <w:rsid w:val="00043601"/>
    <w:rsid w:val="00046A1D"/>
    <w:rsid w:val="000508C2"/>
    <w:rsid w:val="00050C9E"/>
    <w:rsid w:val="000510BA"/>
    <w:rsid w:val="00051533"/>
    <w:rsid w:val="00051C36"/>
    <w:rsid w:val="00052076"/>
    <w:rsid w:val="0005217A"/>
    <w:rsid w:val="000526B0"/>
    <w:rsid w:val="00052E53"/>
    <w:rsid w:val="00053AD5"/>
    <w:rsid w:val="00053B18"/>
    <w:rsid w:val="00054888"/>
    <w:rsid w:val="000549EF"/>
    <w:rsid w:val="00055BDD"/>
    <w:rsid w:val="000560DB"/>
    <w:rsid w:val="000601AE"/>
    <w:rsid w:val="000604A6"/>
    <w:rsid w:val="00060EC1"/>
    <w:rsid w:val="00061A9C"/>
    <w:rsid w:val="00061D6E"/>
    <w:rsid w:val="00061F90"/>
    <w:rsid w:val="00062284"/>
    <w:rsid w:val="00062D11"/>
    <w:rsid w:val="000637A5"/>
    <w:rsid w:val="00064523"/>
    <w:rsid w:val="00064EDB"/>
    <w:rsid w:val="00065280"/>
    <w:rsid w:val="00065365"/>
    <w:rsid w:val="00065B13"/>
    <w:rsid w:val="000666B8"/>
    <w:rsid w:val="00066D55"/>
    <w:rsid w:val="000671A8"/>
    <w:rsid w:val="00070130"/>
    <w:rsid w:val="00071113"/>
    <w:rsid w:val="0007125F"/>
    <w:rsid w:val="00071750"/>
    <w:rsid w:val="00071FB4"/>
    <w:rsid w:val="0007232D"/>
    <w:rsid w:val="00072816"/>
    <w:rsid w:val="00072D2F"/>
    <w:rsid w:val="00072F54"/>
    <w:rsid w:val="00074212"/>
    <w:rsid w:val="00074434"/>
    <w:rsid w:val="0007480E"/>
    <w:rsid w:val="00074982"/>
    <w:rsid w:val="00075B0D"/>
    <w:rsid w:val="0007630D"/>
    <w:rsid w:val="000772CB"/>
    <w:rsid w:val="00077BF1"/>
    <w:rsid w:val="00081BA8"/>
    <w:rsid w:val="0008244B"/>
    <w:rsid w:val="00082474"/>
    <w:rsid w:val="000825C4"/>
    <w:rsid w:val="00082C3F"/>
    <w:rsid w:val="00083A67"/>
    <w:rsid w:val="0008424E"/>
    <w:rsid w:val="0008564C"/>
    <w:rsid w:val="00085CD8"/>
    <w:rsid w:val="00085E9A"/>
    <w:rsid w:val="00086EC0"/>
    <w:rsid w:val="0008777A"/>
    <w:rsid w:val="00091018"/>
    <w:rsid w:val="000916E2"/>
    <w:rsid w:val="00091943"/>
    <w:rsid w:val="00091CDA"/>
    <w:rsid w:val="00091D18"/>
    <w:rsid w:val="00092A7E"/>
    <w:rsid w:val="00092AD1"/>
    <w:rsid w:val="00092B1F"/>
    <w:rsid w:val="00095125"/>
    <w:rsid w:val="00095408"/>
    <w:rsid w:val="00096A8F"/>
    <w:rsid w:val="00097D55"/>
    <w:rsid w:val="000A15CA"/>
    <w:rsid w:val="000A16E4"/>
    <w:rsid w:val="000A3193"/>
    <w:rsid w:val="000A360C"/>
    <w:rsid w:val="000A375D"/>
    <w:rsid w:val="000A3823"/>
    <w:rsid w:val="000A424F"/>
    <w:rsid w:val="000A5C4F"/>
    <w:rsid w:val="000A68A0"/>
    <w:rsid w:val="000A7A66"/>
    <w:rsid w:val="000A7FFB"/>
    <w:rsid w:val="000B09FE"/>
    <w:rsid w:val="000B1604"/>
    <w:rsid w:val="000B2142"/>
    <w:rsid w:val="000B2D64"/>
    <w:rsid w:val="000B33E2"/>
    <w:rsid w:val="000B374C"/>
    <w:rsid w:val="000B3A4E"/>
    <w:rsid w:val="000B57AD"/>
    <w:rsid w:val="000B58C7"/>
    <w:rsid w:val="000B6AC5"/>
    <w:rsid w:val="000B6CE2"/>
    <w:rsid w:val="000B754C"/>
    <w:rsid w:val="000B75CA"/>
    <w:rsid w:val="000C03C3"/>
    <w:rsid w:val="000C048A"/>
    <w:rsid w:val="000C1E7B"/>
    <w:rsid w:val="000C2320"/>
    <w:rsid w:val="000C2F0B"/>
    <w:rsid w:val="000C385B"/>
    <w:rsid w:val="000C44A3"/>
    <w:rsid w:val="000C4C4F"/>
    <w:rsid w:val="000C669E"/>
    <w:rsid w:val="000C7C5C"/>
    <w:rsid w:val="000D01DB"/>
    <w:rsid w:val="000D0C61"/>
    <w:rsid w:val="000D15D9"/>
    <w:rsid w:val="000D170C"/>
    <w:rsid w:val="000D1E51"/>
    <w:rsid w:val="000D1EB7"/>
    <w:rsid w:val="000D451D"/>
    <w:rsid w:val="000D4EDE"/>
    <w:rsid w:val="000D56F3"/>
    <w:rsid w:val="000D5AE2"/>
    <w:rsid w:val="000D5B0E"/>
    <w:rsid w:val="000D5F6E"/>
    <w:rsid w:val="000D70E9"/>
    <w:rsid w:val="000D71A3"/>
    <w:rsid w:val="000D7207"/>
    <w:rsid w:val="000D7493"/>
    <w:rsid w:val="000E100A"/>
    <w:rsid w:val="000E317F"/>
    <w:rsid w:val="000E3B1D"/>
    <w:rsid w:val="000E3B33"/>
    <w:rsid w:val="000E3BE3"/>
    <w:rsid w:val="000E5554"/>
    <w:rsid w:val="000E5C82"/>
    <w:rsid w:val="000E5CA9"/>
    <w:rsid w:val="000E7492"/>
    <w:rsid w:val="000E766B"/>
    <w:rsid w:val="000E78C3"/>
    <w:rsid w:val="000F08A0"/>
    <w:rsid w:val="000F2399"/>
    <w:rsid w:val="000F2C29"/>
    <w:rsid w:val="000F3C5F"/>
    <w:rsid w:val="000F4103"/>
    <w:rsid w:val="000F553F"/>
    <w:rsid w:val="000F5B6E"/>
    <w:rsid w:val="000F5D34"/>
    <w:rsid w:val="000F5D9A"/>
    <w:rsid w:val="000F5EBE"/>
    <w:rsid w:val="000F6277"/>
    <w:rsid w:val="000F6EA0"/>
    <w:rsid w:val="001029DD"/>
    <w:rsid w:val="00103233"/>
    <w:rsid w:val="0010341B"/>
    <w:rsid w:val="00103E11"/>
    <w:rsid w:val="0010400B"/>
    <w:rsid w:val="001042BA"/>
    <w:rsid w:val="001047F7"/>
    <w:rsid w:val="00104C6D"/>
    <w:rsid w:val="00105269"/>
    <w:rsid w:val="00105675"/>
    <w:rsid w:val="00106976"/>
    <w:rsid w:val="00106A97"/>
    <w:rsid w:val="00106DB8"/>
    <w:rsid w:val="00107769"/>
    <w:rsid w:val="001118EA"/>
    <w:rsid w:val="00112145"/>
    <w:rsid w:val="00112191"/>
    <w:rsid w:val="00112EC2"/>
    <w:rsid w:val="00113335"/>
    <w:rsid w:val="0011441B"/>
    <w:rsid w:val="001153E7"/>
    <w:rsid w:val="00116433"/>
    <w:rsid w:val="0011687C"/>
    <w:rsid w:val="00117DBD"/>
    <w:rsid w:val="001217F5"/>
    <w:rsid w:val="001230DE"/>
    <w:rsid w:val="001236FB"/>
    <w:rsid w:val="00124080"/>
    <w:rsid w:val="001241D4"/>
    <w:rsid w:val="00124293"/>
    <w:rsid w:val="0012441E"/>
    <w:rsid w:val="001254E6"/>
    <w:rsid w:val="00125A7A"/>
    <w:rsid w:val="00125F72"/>
    <w:rsid w:val="00126EB8"/>
    <w:rsid w:val="00130572"/>
    <w:rsid w:val="00131476"/>
    <w:rsid w:val="001315F2"/>
    <w:rsid w:val="0013265B"/>
    <w:rsid w:val="00132804"/>
    <w:rsid w:val="00132C93"/>
    <w:rsid w:val="001334C3"/>
    <w:rsid w:val="00133AA7"/>
    <w:rsid w:val="0013400D"/>
    <w:rsid w:val="00137325"/>
    <w:rsid w:val="00137C06"/>
    <w:rsid w:val="00137F7C"/>
    <w:rsid w:val="0014006B"/>
    <w:rsid w:val="001402AF"/>
    <w:rsid w:val="00143533"/>
    <w:rsid w:val="0014404B"/>
    <w:rsid w:val="00145097"/>
    <w:rsid w:val="0014632E"/>
    <w:rsid w:val="00146A95"/>
    <w:rsid w:val="00146E00"/>
    <w:rsid w:val="00147894"/>
    <w:rsid w:val="00150123"/>
    <w:rsid w:val="0015042C"/>
    <w:rsid w:val="00150482"/>
    <w:rsid w:val="00150DE8"/>
    <w:rsid w:val="001515C3"/>
    <w:rsid w:val="00152994"/>
    <w:rsid w:val="00152B5E"/>
    <w:rsid w:val="00152E49"/>
    <w:rsid w:val="00154459"/>
    <w:rsid w:val="0015463C"/>
    <w:rsid w:val="001547E3"/>
    <w:rsid w:val="00154E40"/>
    <w:rsid w:val="0015536B"/>
    <w:rsid w:val="00155DDA"/>
    <w:rsid w:val="001561C7"/>
    <w:rsid w:val="00156C80"/>
    <w:rsid w:val="00157274"/>
    <w:rsid w:val="00160CF6"/>
    <w:rsid w:val="00160FFB"/>
    <w:rsid w:val="00161155"/>
    <w:rsid w:val="00161CAE"/>
    <w:rsid w:val="00161DD5"/>
    <w:rsid w:val="001623D2"/>
    <w:rsid w:val="00162BC9"/>
    <w:rsid w:val="00163081"/>
    <w:rsid w:val="0016328E"/>
    <w:rsid w:val="00164003"/>
    <w:rsid w:val="001648DA"/>
    <w:rsid w:val="0016517C"/>
    <w:rsid w:val="0016529F"/>
    <w:rsid w:val="00165BD0"/>
    <w:rsid w:val="00165EFC"/>
    <w:rsid w:val="00166B6E"/>
    <w:rsid w:val="00167261"/>
    <w:rsid w:val="0016764C"/>
    <w:rsid w:val="00167BA5"/>
    <w:rsid w:val="00170300"/>
    <w:rsid w:val="001716CB"/>
    <w:rsid w:val="00172A3B"/>
    <w:rsid w:val="0017496D"/>
    <w:rsid w:val="00175819"/>
    <w:rsid w:val="0017664E"/>
    <w:rsid w:val="001772C0"/>
    <w:rsid w:val="0018074A"/>
    <w:rsid w:val="00180C96"/>
    <w:rsid w:val="00181344"/>
    <w:rsid w:val="00181A43"/>
    <w:rsid w:val="001834DC"/>
    <w:rsid w:val="00183C65"/>
    <w:rsid w:val="00184A6B"/>
    <w:rsid w:val="00186B5C"/>
    <w:rsid w:val="00187BE5"/>
    <w:rsid w:val="001910A4"/>
    <w:rsid w:val="00191F6F"/>
    <w:rsid w:val="00192D71"/>
    <w:rsid w:val="00192E4E"/>
    <w:rsid w:val="0019454D"/>
    <w:rsid w:val="00194EC8"/>
    <w:rsid w:val="00195225"/>
    <w:rsid w:val="0019548D"/>
    <w:rsid w:val="00196488"/>
    <w:rsid w:val="00196781"/>
    <w:rsid w:val="001A0018"/>
    <w:rsid w:val="001A0BB0"/>
    <w:rsid w:val="001A23D5"/>
    <w:rsid w:val="001A3811"/>
    <w:rsid w:val="001A3C00"/>
    <w:rsid w:val="001A44C6"/>
    <w:rsid w:val="001A573F"/>
    <w:rsid w:val="001A5D19"/>
    <w:rsid w:val="001A5E87"/>
    <w:rsid w:val="001A6B0D"/>
    <w:rsid w:val="001A7C1F"/>
    <w:rsid w:val="001A7C88"/>
    <w:rsid w:val="001A7DA6"/>
    <w:rsid w:val="001B0B83"/>
    <w:rsid w:val="001B0E1C"/>
    <w:rsid w:val="001B0F63"/>
    <w:rsid w:val="001B29EC"/>
    <w:rsid w:val="001B2E3B"/>
    <w:rsid w:val="001B3779"/>
    <w:rsid w:val="001B37DA"/>
    <w:rsid w:val="001B405A"/>
    <w:rsid w:val="001B46E6"/>
    <w:rsid w:val="001B51C3"/>
    <w:rsid w:val="001B5793"/>
    <w:rsid w:val="001B59EC"/>
    <w:rsid w:val="001B7CEB"/>
    <w:rsid w:val="001C0923"/>
    <w:rsid w:val="001C0F43"/>
    <w:rsid w:val="001C1169"/>
    <w:rsid w:val="001C218D"/>
    <w:rsid w:val="001C2829"/>
    <w:rsid w:val="001C3886"/>
    <w:rsid w:val="001C38D7"/>
    <w:rsid w:val="001C4107"/>
    <w:rsid w:val="001C4312"/>
    <w:rsid w:val="001C476A"/>
    <w:rsid w:val="001C47A3"/>
    <w:rsid w:val="001C52A5"/>
    <w:rsid w:val="001C5B72"/>
    <w:rsid w:val="001C5C74"/>
    <w:rsid w:val="001C5D73"/>
    <w:rsid w:val="001C5EE9"/>
    <w:rsid w:val="001C6018"/>
    <w:rsid w:val="001C6849"/>
    <w:rsid w:val="001C7840"/>
    <w:rsid w:val="001D116C"/>
    <w:rsid w:val="001D15C9"/>
    <w:rsid w:val="001D1CDF"/>
    <w:rsid w:val="001D2012"/>
    <w:rsid w:val="001D2796"/>
    <w:rsid w:val="001D2A7E"/>
    <w:rsid w:val="001D4865"/>
    <w:rsid w:val="001D4995"/>
    <w:rsid w:val="001D4F1A"/>
    <w:rsid w:val="001D543F"/>
    <w:rsid w:val="001D5D67"/>
    <w:rsid w:val="001D6782"/>
    <w:rsid w:val="001D6C8C"/>
    <w:rsid w:val="001D755B"/>
    <w:rsid w:val="001E06EF"/>
    <w:rsid w:val="001E0DFE"/>
    <w:rsid w:val="001E1113"/>
    <w:rsid w:val="001E1FAF"/>
    <w:rsid w:val="001E212C"/>
    <w:rsid w:val="001E31F8"/>
    <w:rsid w:val="001E4636"/>
    <w:rsid w:val="001E542C"/>
    <w:rsid w:val="001E6376"/>
    <w:rsid w:val="001E7E58"/>
    <w:rsid w:val="001F040C"/>
    <w:rsid w:val="001F082B"/>
    <w:rsid w:val="001F1A8E"/>
    <w:rsid w:val="001F2580"/>
    <w:rsid w:val="001F25E1"/>
    <w:rsid w:val="001F30BB"/>
    <w:rsid w:val="001F32B1"/>
    <w:rsid w:val="001F3DE6"/>
    <w:rsid w:val="001F4B9A"/>
    <w:rsid w:val="001F654D"/>
    <w:rsid w:val="001F6CD8"/>
    <w:rsid w:val="00200096"/>
    <w:rsid w:val="002003E2"/>
    <w:rsid w:val="00201AB7"/>
    <w:rsid w:val="002022BA"/>
    <w:rsid w:val="00202300"/>
    <w:rsid w:val="002024BF"/>
    <w:rsid w:val="0020290C"/>
    <w:rsid w:val="00203018"/>
    <w:rsid w:val="002031C4"/>
    <w:rsid w:val="00203E55"/>
    <w:rsid w:val="00205628"/>
    <w:rsid w:val="00205921"/>
    <w:rsid w:val="00207062"/>
    <w:rsid w:val="0021030C"/>
    <w:rsid w:val="00210BA9"/>
    <w:rsid w:val="00210EF3"/>
    <w:rsid w:val="0021154E"/>
    <w:rsid w:val="00211BC5"/>
    <w:rsid w:val="00211D09"/>
    <w:rsid w:val="00211E4C"/>
    <w:rsid w:val="00211F3A"/>
    <w:rsid w:val="002126E0"/>
    <w:rsid w:val="00212D11"/>
    <w:rsid w:val="00213A7E"/>
    <w:rsid w:val="00213F7E"/>
    <w:rsid w:val="0021401C"/>
    <w:rsid w:val="0021410C"/>
    <w:rsid w:val="00214193"/>
    <w:rsid w:val="002168E3"/>
    <w:rsid w:val="002215A0"/>
    <w:rsid w:val="00221C72"/>
    <w:rsid w:val="0022218B"/>
    <w:rsid w:val="0022234E"/>
    <w:rsid w:val="002226BA"/>
    <w:rsid w:val="002236BA"/>
    <w:rsid w:val="002245A1"/>
    <w:rsid w:val="00224907"/>
    <w:rsid w:val="00224EAE"/>
    <w:rsid w:val="00225014"/>
    <w:rsid w:val="00225BBD"/>
    <w:rsid w:val="0022689F"/>
    <w:rsid w:val="002274BE"/>
    <w:rsid w:val="00230447"/>
    <w:rsid w:val="0023095B"/>
    <w:rsid w:val="002309A4"/>
    <w:rsid w:val="00230B3E"/>
    <w:rsid w:val="00232037"/>
    <w:rsid w:val="00232CBB"/>
    <w:rsid w:val="00234053"/>
    <w:rsid w:val="002356C5"/>
    <w:rsid w:val="00236172"/>
    <w:rsid w:val="002361D5"/>
    <w:rsid w:val="002403CC"/>
    <w:rsid w:val="002408BF"/>
    <w:rsid w:val="00240F56"/>
    <w:rsid w:val="00241AEE"/>
    <w:rsid w:val="00241B2C"/>
    <w:rsid w:val="002423B6"/>
    <w:rsid w:val="00242C20"/>
    <w:rsid w:val="00242E8D"/>
    <w:rsid w:val="0024328A"/>
    <w:rsid w:val="0024445B"/>
    <w:rsid w:val="002446B2"/>
    <w:rsid w:val="002454D4"/>
    <w:rsid w:val="0024631A"/>
    <w:rsid w:val="002471E5"/>
    <w:rsid w:val="002478AB"/>
    <w:rsid w:val="002478D0"/>
    <w:rsid w:val="00247972"/>
    <w:rsid w:val="00247FC1"/>
    <w:rsid w:val="00250036"/>
    <w:rsid w:val="002505D7"/>
    <w:rsid w:val="00251050"/>
    <w:rsid w:val="00251214"/>
    <w:rsid w:val="002515A2"/>
    <w:rsid w:val="00251BC8"/>
    <w:rsid w:val="00252112"/>
    <w:rsid w:val="002523A3"/>
    <w:rsid w:val="002538B9"/>
    <w:rsid w:val="00255D56"/>
    <w:rsid w:val="00256357"/>
    <w:rsid w:val="0025649B"/>
    <w:rsid w:val="00256A64"/>
    <w:rsid w:val="00256B57"/>
    <w:rsid w:val="00257703"/>
    <w:rsid w:val="00260A1D"/>
    <w:rsid w:val="002617A3"/>
    <w:rsid w:val="00261D8C"/>
    <w:rsid w:val="002628E5"/>
    <w:rsid w:val="00263932"/>
    <w:rsid w:val="00264466"/>
    <w:rsid w:val="0026466E"/>
    <w:rsid w:val="0026485B"/>
    <w:rsid w:val="00264A24"/>
    <w:rsid w:val="0026597D"/>
    <w:rsid w:val="00265AC2"/>
    <w:rsid w:val="00265ED1"/>
    <w:rsid w:val="00265FE4"/>
    <w:rsid w:val="00266C5A"/>
    <w:rsid w:val="00266DD7"/>
    <w:rsid w:val="00270D00"/>
    <w:rsid w:val="00272994"/>
    <w:rsid w:val="00274515"/>
    <w:rsid w:val="00275E32"/>
    <w:rsid w:val="00276512"/>
    <w:rsid w:val="00276C6D"/>
    <w:rsid w:val="00276F4A"/>
    <w:rsid w:val="00277066"/>
    <w:rsid w:val="002772DB"/>
    <w:rsid w:val="00277660"/>
    <w:rsid w:val="002800CB"/>
    <w:rsid w:val="002812DF"/>
    <w:rsid w:val="00281B3E"/>
    <w:rsid w:val="00282498"/>
    <w:rsid w:val="00284FDA"/>
    <w:rsid w:val="002864B3"/>
    <w:rsid w:val="002867C8"/>
    <w:rsid w:val="00287441"/>
    <w:rsid w:val="002879C9"/>
    <w:rsid w:val="002902C9"/>
    <w:rsid w:val="00291755"/>
    <w:rsid w:val="00291AF0"/>
    <w:rsid w:val="00292162"/>
    <w:rsid w:val="00292ACF"/>
    <w:rsid w:val="00293155"/>
    <w:rsid w:val="00293862"/>
    <w:rsid w:val="00294999"/>
    <w:rsid w:val="002951B4"/>
    <w:rsid w:val="00296038"/>
    <w:rsid w:val="002962B3"/>
    <w:rsid w:val="002973A2"/>
    <w:rsid w:val="002979EE"/>
    <w:rsid w:val="002A0145"/>
    <w:rsid w:val="002A0493"/>
    <w:rsid w:val="002A05BE"/>
    <w:rsid w:val="002A1234"/>
    <w:rsid w:val="002A14E1"/>
    <w:rsid w:val="002A29DD"/>
    <w:rsid w:val="002A2B49"/>
    <w:rsid w:val="002A32D6"/>
    <w:rsid w:val="002A3837"/>
    <w:rsid w:val="002A3F80"/>
    <w:rsid w:val="002A4353"/>
    <w:rsid w:val="002A4398"/>
    <w:rsid w:val="002A4623"/>
    <w:rsid w:val="002A4AAC"/>
    <w:rsid w:val="002A4BA2"/>
    <w:rsid w:val="002A57B6"/>
    <w:rsid w:val="002A58AE"/>
    <w:rsid w:val="002A6EE9"/>
    <w:rsid w:val="002B1575"/>
    <w:rsid w:val="002B1583"/>
    <w:rsid w:val="002B164F"/>
    <w:rsid w:val="002B4500"/>
    <w:rsid w:val="002B708F"/>
    <w:rsid w:val="002B719D"/>
    <w:rsid w:val="002B721E"/>
    <w:rsid w:val="002C2850"/>
    <w:rsid w:val="002C31B1"/>
    <w:rsid w:val="002C4E87"/>
    <w:rsid w:val="002C7590"/>
    <w:rsid w:val="002C7825"/>
    <w:rsid w:val="002C7992"/>
    <w:rsid w:val="002D1892"/>
    <w:rsid w:val="002D2013"/>
    <w:rsid w:val="002D20D8"/>
    <w:rsid w:val="002D2A3E"/>
    <w:rsid w:val="002D2A8A"/>
    <w:rsid w:val="002D34FA"/>
    <w:rsid w:val="002D3B54"/>
    <w:rsid w:val="002D3C17"/>
    <w:rsid w:val="002D4645"/>
    <w:rsid w:val="002D4E66"/>
    <w:rsid w:val="002D58C1"/>
    <w:rsid w:val="002D65F4"/>
    <w:rsid w:val="002D695B"/>
    <w:rsid w:val="002D6F6A"/>
    <w:rsid w:val="002E20FA"/>
    <w:rsid w:val="002E2D2B"/>
    <w:rsid w:val="002E3822"/>
    <w:rsid w:val="002E4134"/>
    <w:rsid w:val="002E44C0"/>
    <w:rsid w:val="002E4708"/>
    <w:rsid w:val="002E4AF8"/>
    <w:rsid w:val="002E5161"/>
    <w:rsid w:val="002E596B"/>
    <w:rsid w:val="002E6844"/>
    <w:rsid w:val="002E7CEF"/>
    <w:rsid w:val="002F0ABD"/>
    <w:rsid w:val="002F0D4B"/>
    <w:rsid w:val="002F1E07"/>
    <w:rsid w:val="002F35BD"/>
    <w:rsid w:val="002F3671"/>
    <w:rsid w:val="002F3F8A"/>
    <w:rsid w:val="002F4968"/>
    <w:rsid w:val="002F4B41"/>
    <w:rsid w:val="002F577F"/>
    <w:rsid w:val="002F5BC5"/>
    <w:rsid w:val="002F61BE"/>
    <w:rsid w:val="002F76FC"/>
    <w:rsid w:val="002F772D"/>
    <w:rsid w:val="003012B5"/>
    <w:rsid w:val="00301FFF"/>
    <w:rsid w:val="0030208C"/>
    <w:rsid w:val="00303524"/>
    <w:rsid w:val="003039DA"/>
    <w:rsid w:val="00303C5A"/>
    <w:rsid w:val="00303F54"/>
    <w:rsid w:val="003040FE"/>
    <w:rsid w:val="003043FF"/>
    <w:rsid w:val="00304576"/>
    <w:rsid w:val="0030541D"/>
    <w:rsid w:val="00306485"/>
    <w:rsid w:val="0030735E"/>
    <w:rsid w:val="00307CFD"/>
    <w:rsid w:val="0031182F"/>
    <w:rsid w:val="003142AE"/>
    <w:rsid w:val="0031457C"/>
    <w:rsid w:val="00314620"/>
    <w:rsid w:val="00314AD0"/>
    <w:rsid w:val="00315A16"/>
    <w:rsid w:val="0031664C"/>
    <w:rsid w:val="00316C1F"/>
    <w:rsid w:val="00316CE9"/>
    <w:rsid w:val="0032014E"/>
    <w:rsid w:val="00320888"/>
    <w:rsid w:val="00321055"/>
    <w:rsid w:val="00321162"/>
    <w:rsid w:val="003211EF"/>
    <w:rsid w:val="0032252B"/>
    <w:rsid w:val="00325C94"/>
    <w:rsid w:val="00325CA8"/>
    <w:rsid w:val="00326421"/>
    <w:rsid w:val="00326CBD"/>
    <w:rsid w:val="003278E7"/>
    <w:rsid w:val="00327D0E"/>
    <w:rsid w:val="00330208"/>
    <w:rsid w:val="00330B41"/>
    <w:rsid w:val="00330EC2"/>
    <w:rsid w:val="00330F56"/>
    <w:rsid w:val="0033316D"/>
    <w:rsid w:val="0033378B"/>
    <w:rsid w:val="00334D60"/>
    <w:rsid w:val="00336B90"/>
    <w:rsid w:val="00336DA2"/>
    <w:rsid w:val="003405D4"/>
    <w:rsid w:val="003411D7"/>
    <w:rsid w:val="0034194C"/>
    <w:rsid w:val="00342B6B"/>
    <w:rsid w:val="00343050"/>
    <w:rsid w:val="00343152"/>
    <w:rsid w:val="003434DA"/>
    <w:rsid w:val="00343ABC"/>
    <w:rsid w:val="0034489E"/>
    <w:rsid w:val="00344D60"/>
    <w:rsid w:val="0034502F"/>
    <w:rsid w:val="00345AC1"/>
    <w:rsid w:val="00345F22"/>
    <w:rsid w:val="003466A6"/>
    <w:rsid w:val="00346D7F"/>
    <w:rsid w:val="003474B8"/>
    <w:rsid w:val="00350097"/>
    <w:rsid w:val="003515E0"/>
    <w:rsid w:val="003520C0"/>
    <w:rsid w:val="00352594"/>
    <w:rsid w:val="00353080"/>
    <w:rsid w:val="00353C86"/>
    <w:rsid w:val="003540DF"/>
    <w:rsid w:val="003543BA"/>
    <w:rsid w:val="003554AD"/>
    <w:rsid w:val="0035664D"/>
    <w:rsid w:val="00356DA2"/>
    <w:rsid w:val="003576C6"/>
    <w:rsid w:val="003604BD"/>
    <w:rsid w:val="00360729"/>
    <w:rsid w:val="00360B12"/>
    <w:rsid w:val="00360EE6"/>
    <w:rsid w:val="00361ED3"/>
    <w:rsid w:val="0036336A"/>
    <w:rsid w:val="00363A62"/>
    <w:rsid w:val="003642C2"/>
    <w:rsid w:val="003645AC"/>
    <w:rsid w:val="003649B6"/>
    <w:rsid w:val="00364E34"/>
    <w:rsid w:val="00367677"/>
    <w:rsid w:val="00370113"/>
    <w:rsid w:val="00370FBC"/>
    <w:rsid w:val="0037155D"/>
    <w:rsid w:val="00371605"/>
    <w:rsid w:val="00371B72"/>
    <w:rsid w:val="00372AF4"/>
    <w:rsid w:val="0037473A"/>
    <w:rsid w:val="003764A6"/>
    <w:rsid w:val="00381B4E"/>
    <w:rsid w:val="00381C3F"/>
    <w:rsid w:val="00382762"/>
    <w:rsid w:val="003827C9"/>
    <w:rsid w:val="00382CB0"/>
    <w:rsid w:val="003831A0"/>
    <w:rsid w:val="0038470F"/>
    <w:rsid w:val="00384C31"/>
    <w:rsid w:val="003859CE"/>
    <w:rsid w:val="0038626D"/>
    <w:rsid w:val="003878FF"/>
    <w:rsid w:val="00387DDB"/>
    <w:rsid w:val="003905EC"/>
    <w:rsid w:val="003918BB"/>
    <w:rsid w:val="0039194B"/>
    <w:rsid w:val="00391A87"/>
    <w:rsid w:val="00392ECA"/>
    <w:rsid w:val="00393DAD"/>
    <w:rsid w:val="00394207"/>
    <w:rsid w:val="003955D5"/>
    <w:rsid w:val="003967C6"/>
    <w:rsid w:val="003970A2"/>
    <w:rsid w:val="00397431"/>
    <w:rsid w:val="003A088C"/>
    <w:rsid w:val="003A0BAB"/>
    <w:rsid w:val="003A0C61"/>
    <w:rsid w:val="003A1646"/>
    <w:rsid w:val="003A1769"/>
    <w:rsid w:val="003A204E"/>
    <w:rsid w:val="003A255E"/>
    <w:rsid w:val="003A5F74"/>
    <w:rsid w:val="003A7033"/>
    <w:rsid w:val="003A7A0F"/>
    <w:rsid w:val="003B0B9A"/>
    <w:rsid w:val="003B0D82"/>
    <w:rsid w:val="003B124B"/>
    <w:rsid w:val="003B131F"/>
    <w:rsid w:val="003B2C7B"/>
    <w:rsid w:val="003B3187"/>
    <w:rsid w:val="003B3265"/>
    <w:rsid w:val="003B3B67"/>
    <w:rsid w:val="003B3C1E"/>
    <w:rsid w:val="003B3DCA"/>
    <w:rsid w:val="003B4410"/>
    <w:rsid w:val="003B5669"/>
    <w:rsid w:val="003B5B84"/>
    <w:rsid w:val="003B5FBF"/>
    <w:rsid w:val="003B6DC3"/>
    <w:rsid w:val="003B74F5"/>
    <w:rsid w:val="003C0120"/>
    <w:rsid w:val="003C208D"/>
    <w:rsid w:val="003C28ED"/>
    <w:rsid w:val="003C31CE"/>
    <w:rsid w:val="003C3654"/>
    <w:rsid w:val="003C3BCA"/>
    <w:rsid w:val="003C42FD"/>
    <w:rsid w:val="003C467D"/>
    <w:rsid w:val="003C4DCB"/>
    <w:rsid w:val="003C4F4E"/>
    <w:rsid w:val="003C4FEB"/>
    <w:rsid w:val="003C56CF"/>
    <w:rsid w:val="003C6B3F"/>
    <w:rsid w:val="003C7B6E"/>
    <w:rsid w:val="003C7D57"/>
    <w:rsid w:val="003D07FB"/>
    <w:rsid w:val="003D0C2B"/>
    <w:rsid w:val="003D10FD"/>
    <w:rsid w:val="003D1803"/>
    <w:rsid w:val="003D22E1"/>
    <w:rsid w:val="003D2411"/>
    <w:rsid w:val="003D42DA"/>
    <w:rsid w:val="003D6C69"/>
    <w:rsid w:val="003D76B9"/>
    <w:rsid w:val="003D797E"/>
    <w:rsid w:val="003D7A97"/>
    <w:rsid w:val="003E02C2"/>
    <w:rsid w:val="003E09EA"/>
    <w:rsid w:val="003E0A68"/>
    <w:rsid w:val="003E1A4D"/>
    <w:rsid w:val="003E26F9"/>
    <w:rsid w:val="003E2C79"/>
    <w:rsid w:val="003E2D41"/>
    <w:rsid w:val="003E2D77"/>
    <w:rsid w:val="003E317E"/>
    <w:rsid w:val="003E3A7D"/>
    <w:rsid w:val="003E3DF2"/>
    <w:rsid w:val="003E4019"/>
    <w:rsid w:val="003E4108"/>
    <w:rsid w:val="003E5B33"/>
    <w:rsid w:val="003E5CA6"/>
    <w:rsid w:val="003E6289"/>
    <w:rsid w:val="003E7A82"/>
    <w:rsid w:val="003F2A1C"/>
    <w:rsid w:val="003F2B22"/>
    <w:rsid w:val="003F3EEF"/>
    <w:rsid w:val="003F5960"/>
    <w:rsid w:val="003F5DDE"/>
    <w:rsid w:val="003F6174"/>
    <w:rsid w:val="003F6BAA"/>
    <w:rsid w:val="003F74C4"/>
    <w:rsid w:val="004004F6"/>
    <w:rsid w:val="00400800"/>
    <w:rsid w:val="00400BE3"/>
    <w:rsid w:val="00400E63"/>
    <w:rsid w:val="00400FCD"/>
    <w:rsid w:val="00401037"/>
    <w:rsid w:val="004011DB"/>
    <w:rsid w:val="00401F0B"/>
    <w:rsid w:val="004023CD"/>
    <w:rsid w:val="00402EBE"/>
    <w:rsid w:val="004035F6"/>
    <w:rsid w:val="0040389C"/>
    <w:rsid w:val="00403B13"/>
    <w:rsid w:val="00403B60"/>
    <w:rsid w:val="00404A46"/>
    <w:rsid w:val="00406599"/>
    <w:rsid w:val="00411047"/>
    <w:rsid w:val="004117E1"/>
    <w:rsid w:val="0041238E"/>
    <w:rsid w:val="00412F80"/>
    <w:rsid w:val="00414CC6"/>
    <w:rsid w:val="00414DA4"/>
    <w:rsid w:val="00415091"/>
    <w:rsid w:val="004157BB"/>
    <w:rsid w:val="004159AB"/>
    <w:rsid w:val="00415DDC"/>
    <w:rsid w:val="00416454"/>
    <w:rsid w:val="004169EF"/>
    <w:rsid w:val="00417352"/>
    <w:rsid w:val="004174E5"/>
    <w:rsid w:val="00417E6C"/>
    <w:rsid w:val="00417E9D"/>
    <w:rsid w:val="00420094"/>
    <w:rsid w:val="0042304D"/>
    <w:rsid w:val="00423831"/>
    <w:rsid w:val="004255EC"/>
    <w:rsid w:val="00433762"/>
    <w:rsid w:val="00433869"/>
    <w:rsid w:val="00434F9D"/>
    <w:rsid w:val="00435413"/>
    <w:rsid w:val="00435853"/>
    <w:rsid w:val="00436057"/>
    <w:rsid w:val="00437816"/>
    <w:rsid w:val="0044040B"/>
    <w:rsid w:val="00440F0C"/>
    <w:rsid w:val="0044109A"/>
    <w:rsid w:val="00441BFC"/>
    <w:rsid w:val="00442228"/>
    <w:rsid w:val="0044238E"/>
    <w:rsid w:val="00442464"/>
    <w:rsid w:val="00442C30"/>
    <w:rsid w:val="00443E99"/>
    <w:rsid w:val="00443F55"/>
    <w:rsid w:val="00444E6B"/>
    <w:rsid w:val="00445462"/>
    <w:rsid w:val="004457EE"/>
    <w:rsid w:val="00445844"/>
    <w:rsid w:val="00446180"/>
    <w:rsid w:val="004469D8"/>
    <w:rsid w:val="00447BCA"/>
    <w:rsid w:val="004501E5"/>
    <w:rsid w:val="004506AC"/>
    <w:rsid w:val="0045092E"/>
    <w:rsid w:val="0045167E"/>
    <w:rsid w:val="0045169A"/>
    <w:rsid w:val="00451E65"/>
    <w:rsid w:val="00452243"/>
    <w:rsid w:val="00452567"/>
    <w:rsid w:val="00452FC1"/>
    <w:rsid w:val="00453793"/>
    <w:rsid w:val="004540B1"/>
    <w:rsid w:val="00454381"/>
    <w:rsid w:val="004544BF"/>
    <w:rsid w:val="00454D80"/>
    <w:rsid w:val="00455672"/>
    <w:rsid w:val="00456FA4"/>
    <w:rsid w:val="004575C7"/>
    <w:rsid w:val="00457714"/>
    <w:rsid w:val="00460670"/>
    <w:rsid w:val="00460C82"/>
    <w:rsid w:val="0046420C"/>
    <w:rsid w:val="00464ABB"/>
    <w:rsid w:val="00465BC2"/>
    <w:rsid w:val="004666A4"/>
    <w:rsid w:val="0046680C"/>
    <w:rsid w:val="00466E40"/>
    <w:rsid w:val="00467392"/>
    <w:rsid w:val="004701F7"/>
    <w:rsid w:val="0047228D"/>
    <w:rsid w:val="00473FD6"/>
    <w:rsid w:val="00474C75"/>
    <w:rsid w:val="00475A45"/>
    <w:rsid w:val="0047617E"/>
    <w:rsid w:val="004764A7"/>
    <w:rsid w:val="00476BDF"/>
    <w:rsid w:val="00477761"/>
    <w:rsid w:val="004777C4"/>
    <w:rsid w:val="00477BE1"/>
    <w:rsid w:val="00480305"/>
    <w:rsid w:val="00480A45"/>
    <w:rsid w:val="00480B77"/>
    <w:rsid w:val="00482E8D"/>
    <w:rsid w:val="00482F9E"/>
    <w:rsid w:val="00483112"/>
    <w:rsid w:val="00483327"/>
    <w:rsid w:val="004833B4"/>
    <w:rsid w:val="004835F9"/>
    <w:rsid w:val="00484393"/>
    <w:rsid w:val="00484970"/>
    <w:rsid w:val="0048554A"/>
    <w:rsid w:val="00485F04"/>
    <w:rsid w:val="00486823"/>
    <w:rsid w:val="0049038B"/>
    <w:rsid w:val="0049143C"/>
    <w:rsid w:val="00491557"/>
    <w:rsid w:val="00492422"/>
    <w:rsid w:val="00493061"/>
    <w:rsid w:val="0049316F"/>
    <w:rsid w:val="00494F19"/>
    <w:rsid w:val="004960EA"/>
    <w:rsid w:val="00496370"/>
    <w:rsid w:val="004968E2"/>
    <w:rsid w:val="00497982"/>
    <w:rsid w:val="004A00E1"/>
    <w:rsid w:val="004A0A3C"/>
    <w:rsid w:val="004A0C45"/>
    <w:rsid w:val="004A0E16"/>
    <w:rsid w:val="004A1D88"/>
    <w:rsid w:val="004A2A73"/>
    <w:rsid w:val="004A5A7D"/>
    <w:rsid w:val="004A63A6"/>
    <w:rsid w:val="004A6D61"/>
    <w:rsid w:val="004A7009"/>
    <w:rsid w:val="004A7CB1"/>
    <w:rsid w:val="004B0D0F"/>
    <w:rsid w:val="004B0DA2"/>
    <w:rsid w:val="004B17FD"/>
    <w:rsid w:val="004B2934"/>
    <w:rsid w:val="004B3024"/>
    <w:rsid w:val="004B4551"/>
    <w:rsid w:val="004B4618"/>
    <w:rsid w:val="004B490D"/>
    <w:rsid w:val="004B4E94"/>
    <w:rsid w:val="004B5DC4"/>
    <w:rsid w:val="004B686E"/>
    <w:rsid w:val="004B6CF4"/>
    <w:rsid w:val="004B6F3A"/>
    <w:rsid w:val="004B70BC"/>
    <w:rsid w:val="004B7348"/>
    <w:rsid w:val="004B7E89"/>
    <w:rsid w:val="004B7EC3"/>
    <w:rsid w:val="004C1054"/>
    <w:rsid w:val="004C128F"/>
    <w:rsid w:val="004C221D"/>
    <w:rsid w:val="004C2451"/>
    <w:rsid w:val="004C3FF2"/>
    <w:rsid w:val="004C4DC7"/>
    <w:rsid w:val="004C5891"/>
    <w:rsid w:val="004C71CA"/>
    <w:rsid w:val="004D011F"/>
    <w:rsid w:val="004D1D59"/>
    <w:rsid w:val="004D21A3"/>
    <w:rsid w:val="004D2DE1"/>
    <w:rsid w:val="004D3245"/>
    <w:rsid w:val="004D36AB"/>
    <w:rsid w:val="004D3E1A"/>
    <w:rsid w:val="004D489A"/>
    <w:rsid w:val="004D51E8"/>
    <w:rsid w:val="004D51E9"/>
    <w:rsid w:val="004D5364"/>
    <w:rsid w:val="004D5698"/>
    <w:rsid w:val="004D5F15"/>
    <w:rsid w:val="004D604E"/>
    <w:rsid w:val="004D679E"/>
    <w:rsid w:val="004D7767"/>
    <w:rsid w:val="004D78DB"/>
    <w:rsid w:val="004D7EDA"/>
    <w:rsid w:val="004D7FCB"/>
    <w:rsid w:val="004E0A76"/>
    <w:rsid w:val="004E33F3"/>
    <w:rsid w:val="004E3516"/>
    <w:rsid w:val="004E3CC8"/>
    <w:rsid w:val="004E4901"/>
    <w:rsid w:val="004E4D3F"/>
    <w:rsid w:val="004E5A86"/>
    <w:rsid w:val="004E5C65"/>
    <w:rsid w:val="004E66C8"/>
    <w:rsid w:val="004E6D11"/>
    <w:rsid w:val="004E6EA0"/>
    <w:rsid w:val="004E7F36"/>
    <w:rsid w:val="004F0F63"/>
    <w:rsid w:val="004F0FAF"/>
    <w:rsid w:val="004F15CD"/>
    <w:rsid w:val="004F1E42"/>
    <w:rsid w:val="004F2122"/>
    <w:rsid w:val="004F41A9"/>
    <w:rsid w:val="004F585D"/>
    <w:rsid w:val="004F5CA1"/>
    <w:rsid w:val="004F69BA"/>
    <w:rsid w:val="004F7169"/>
    <w:rsid w:val="0050032E"/>
    <w:rsid w:val="00500E1E"/>
    <w:rsid w:val="00501366"/>
    <w:rsid w:val="00501516"/>
    <w:rsid w:val="005020A9"/>
    <w:rsid w:val="005029B9"/>
    <w:rsid w:val="00503C09"/>
    <w:rsid w:val="00503EAB"/>
    <w:rsid w:val="00505250"/>
    <w:rsid w:val="0050526D"/>
    <w:rsid w:val="00505311"/>
    <w:rsid w:val="0050657C"/>
    <w:rsid w:val="005065C4"/>
    <w:rsid w:val="00507F62"/>
    <w:rsid w:val="0051021C"/>
    <w:rsid w:val="00510557"/>
    <w:rsid w:val="00510BAE"/>
    <w:rsid w:val="00510ED2"/>
    <w:rsid w:val="00510EFE"/>
    <w:rsid w:val="005115FE"/>
    <w:rsid w:val="005124AA"/>
    <w:rsid w:val="00512926"/>
    <w:rsid w:val="00512C33"/>
    <w:rsid w:val="00512F3F"/>
    <w:rsid w:val="005131C8"/>
    <w:rsid w:val="00513834"/>
    <w:rsid w:val="005149A0"/>
    <w:rsid w:val="005149F4"/>
    <w:rsid w:val="005151EA"/>
    <w:rsid w:val="00515A23"/>
    <w:rsid w:val="005203AB"/>
    <w:rsid w:val="005203CE"/>
    <w:rsid w:val="005214ED"/>
    <w:rsid w:val="0052162E"/>
    <w:rsid w:val="00521A19"/>
    <w:rsid w:val="0052214D"/>
    <w:rsid w:val="005223B7"/>
    <w:rsid w:val="0052307D"/>
    <w:rsid w:val="005232CC"/>
    <w:rsid w:val="00524745"/>
    <w:rsid w:val="005249F2"/>
    <w:rsid w:val="00526133"/>
    <w:rsid w:val="00527447"/>
    <w:rsid w:val="00527727"/>
    <w:rsid w:val="0053017E"/>
    <w:rsid w:val="00530D5A"/>
    <w:rsid w:val="00531185"/>
    <w:rsid w:val="00531673"/>
    <w:rsid w:val="00531E9A"/>
    <w:rsid w:val="005321E0"/>
    <w:rsid w:val="00532474"/>
    <w:rsid w:val="0053266E"/>
    <w:rsid w:val="00533B7A"/>
    <w:rsid w:val="00534028"/>
    <w:rsid w:val="00535F5F"/>
    <w:rsid w:val="00536C12"/>
    <w:rsid w:val="00536CD6"/>
    <w:rsid w:val="0053789D"/>
    <w:rsid w:val="00537D37"/>
    <w:rsid w:val="00537D3B"/>
    <w:rsid w:val="00537DE8"/>
    <w:rsid w:val="00537EEC"/>
    <w:rsid w:val="005412F0"/>
    <w:rsid w:val="00541C77"/>
    <w:rsid w:val="00542062"/>
    <w:rsid w:val="00542199"/>
    <w:rsid w:val="00545543"/>
    <w:rsid w:val="005455FD"/>
    <w:rsid w:val="00545648"/>
    <w:rsid w:val="00545F56"/>
    <w:rsid w:val="00546223"/>
    <w:rsid w:val="00546251"/>
    <w:rsid w:val="00546A1C"/>
    <w:rsid w:val="0054741A"/>
    <w:rsid w:val="005476A4"/>
    <w:rsid w:val="005478BA"/>
    <w:rsid w:val="00550B62"/>
    <w:rsid w:val="00550FAE"/>
    <w:rsid w:val="005510AF"/>
    <w:rsid w:val="005514B9"/>
    <w:rsid w:val="00551506"/>
    <w:rsid w:val="00552124"/>
    <w:rsid w:val="00552B62"/>
    <w:rsid w:val="00552C9F"/>
    <w:rsid w:val="00553319"/>
    <w:rsid w:val="0055333B"/>
    <w:rsid w:val="0055356A"/>
    <w:rsid w:val="0055374C"/>
    <w:rsid w:val="00553D12"/>
    <w:rsid w:val="005549A7"/>
    <w:rsid w:val="00554EE1"/>
    <w:rsid w:val="00554F07"/>
    <w:rsid w:val="00555D77"/>
    <w:rsid w:val="00555EB5"/>
    <w:rsid w:val="005567D0"/>
    <w:rsid w:val="005575FD"/>
    <w:rsid w:val="00560F4D"/>
    <w:rsid w:val="005610E0"/>
    <w:rsid w:val="00561561"/>
    <w:rsid w:val="005624DB"/>
    <w:rsid w:val="005624F4"/>
    <w:rsid w:val="00563771"/>
    <w:rsid w:val="00564163"/>
    <w:rsid w:val="005644E3"/>
    <w:rsid w:val="00564715"/>
    <w:rsid w:val="0056495B"/>
    <w:rsid w:val="00564B8E"/>
    <w:rsid w:val="00564D79"/>
    <w:rsid w:val="00564E20"/>
    <w:rsid w:val="00564FD9"/>
    <w:rsid w:val="00565926"/>
    <w:rsid w:val="00566993"/>
    <w:rsid w:val="00567A88"/>
    <w:rsid w:val="00570846"/>
    <w:rsid w:val="00573465"/>
    <w:rsid w:val="00573989"/>
    <w:rsid w:val="00573C8E"/>
    <w:rsid w:val="00574C37"/>
    <w:rsid w:val="005762F1"/>
    <w:rsid w:val="005768E7"/>
    <w:rsid w:val="0057760C"/>
    <w:rsid w:val="005777EE"/>
    <w:rsid w:val="005802C0"/>
    <w:rsid w:val="0058151C"/>
    <w:rsid w:val="005815C0"/>
    <w:rsid w:val="00581CA0"/>
    <w:rsid w:val="00581D14"/>
    <w:rsid w:val="00581E94"/>
    <w:rsid w:val="00581F24"/>
    <w:rsid w:val="005825C3"/>
    <w:rsid w:val="005832A1"/>
    <w:rsid w:val="00583DC8"/>
    <w:rsid w:val="0058404E"/>
    <w:rsid w:val="0058418A"/>
    <w:rsid w:val="005842B0"/>
    <w:rsid w:val="0058466B"/>
    <w:rsid w:val="00584934"/>
    <w:rsid w:val="00585019"/>
    <w:rsid w:val="0058524E"/>
    <w:rsid w:val="00585FAD"/>
    <w:rsid w:val="00585FC2"/>
    <w:rsid w:val="0058648B"/>
    <w:rsid w:val="0058676B"/>
    <w:rsid w:val="00586B5A"/>
    <w:rsid w:val="005872B0"/>
    <w:rsid w:val="00587AD6"/>
    <w:rsid w:val="00587CF3"/>
    <w:rsid w:val="00591C2E"/>
    <w:rsid w:val="00591E16"/>
    <w:rsid w:val="005934D8"/>
    <w:rsid w:val="005941DB"/>
    <w:rsid w:val="005947AE"/>
    <w:rsid w:val="00594981"/>
    <w:rsid w:val="00594F0D"/>
    <w:rsid w:val="005A15C6"/>
    <w:rsid w:val="005A278F"/>
    <w:rsid w:val="005A2B99"/>
    <w:rsid w:val="005A341F"/>
    <w:rsid w:val="005A46BD"/>
    <w:rsid w:val="005A5362"/>
    <w:rsid w:val="005A6252"/>
    <w:rsid w:val="005A6631"/>
    <w:rsid w:val="005A6DAD"/>
    <w:rsid w:val="005A75FB"/>
    <w:rsid w:val="005B0BBB"/>
    <w:rsid w:val="005B2068"/>
    <w:rsid w:val="005B3843"/>
    <w:rsid w:val="005B3B6C"/>
    <w:rsid w:val="005B4063"/>
    <w:rsid w:val="005B4B15"/>
    <w:rsid w:val="005B4B4D"/>
    <w:rsid w:val="005B4C79"/>
    <w:rsid w:val="005B5D0E"/>
    <w:rsid w:val="005B743E"/>
    <w:rsid w:val="005C29E7"/>
    <w:rsid w:val="005C2A22"/>
    <w:rsid w:val="005C2A8D"/>
    <w:rsid w:val="005C2CC6"/>
    <w:rsid w:val="005C422B"/>
    <w:rsid w:val="005C55E7"/>
    <w:rsid w:val="005C776D"/>
    <w:rsid w:val="005C7CAB"/>
    <w:rsid w:val="005C7F4E"/>
    <w:rsid w:val="005D12C0"/>
    <w:rsid w:val="005D18D1"/>
    <w:rsid w:val="005D1C44"/>
    <w:rsid w:val="005D3431"/>
    <w:rsid w:val="005D474A"/>
    <w:rsid w:val="005D4BB1"/>
    <w:rsid w:val="005D565F"/>
    <w:rsid w:val="005D6158"/>
    <w:rsid w:val="005D65F1"/>
    <w:rsid w:val="005D6B58"/>
    <w:rsid w:val="005D7447"/>
    <w:rsid w:val="005D7591"/>
    <w:rsid w:val="005D787E"/>
    <w:rsid w:val="005E0040"/>
    <w:rsid w:val="005E04F9"/>
    <w:rsid w:val="005E0B77"/>
    <w:rsid w:val="005E0D0E"/>
    <w:rsid w:val="005E181A"/>
    <w:rsid w:val="005E1E57"/>
    <w:rsid w:val="005E3BD2"/>
    <w:rsid w:val="005E3BF0"/>
    <w:rsid w:val="005E3DE0"/>
    <w:rsid w:val="005E4A8C"/>
    <w:rsid w:val="005E596C"/>
    <w:rsid w:val="005E6785"/>
    <w:rsid w:val="005E6960"/>
    <w:rsid w:val="005F09AE"/>
    <w:rsid w:val="005F1758"/>
    <w:rsid w:val="005F2087"/>
    <w:rsid w:val="005F2E0C"/>
    <w:rsid w:val="005F301F"/>
    <w:rsid w:val="005F377A"/>
    <w:rsid w:val="005F3F16"/>
    <w:rsid w:val="005F4738"/>
    <w:rsid w:val="005F6050"/>
    <w:rsid w:val="005F7578"/>
    <w:rsid w:val="005F77B5"/>
    <w:rsid w:val="005F7B8C"/>
    <w:rsid w:val="00600386"/>
    <w:rsid w:val="00600662"/>
    <w:rsid w:val="00600E9A"/>
    <w:rsid w:val="006016E5"/>
    <w:rsid w:val="00601D06"/>
    <w:rsid w:val="006033E1"/>
    <w:rsid w:val="00603AE1"/>
    <w:rsid w:val="0060488C"/>
    <w:rsid w:val="0060531C"/>
    <w:rsid w:val="006062A2"/>
    <w:rsid w:val="006068F5"/>
    <w:rsid w:val="006073D4"/>
    <w:rsid w:val="0061198E"/>
    <w:rsid w:val="00612952"/>
    <w:rsid w:val="00615E06"/>
    <w:rsid w:val="006161DC"/>
    <w:rsid w:val="0061626E"/>
    <w:rsid w:val="0061642D"/>
    <w:rsid w:val="00616546"/>
    <w:rsid w:val="00617E92"/>
    <w:rsid w:val="00617EF8"/>
    <w:rsid w:val="0062009D"/>
    <w:rsid w:val="006206EA"/>
    <w:rsid w:val="00621BBE"/>
    <w:rsid w:val="00621C3B"/>
    <w:rsid w:val="00621EA2"/>
    <w:rsid w:val="00622721"/>
    <w:rsid w:val="006228C0"/>
    <w:rsid w:val="006228D6"/>
    <w:rsid w:val="006238EF"/>
    <w:rsid w:val="006242FA"/>
    <w:rsid w:val="00625B5F"/>
    <w:rsid w:val="00625BE6"/>
    <w:rsid w:val="00626922"/>
    <w:rsid w:val="00626C18"/>
    <w:rsid w:val="006275C5"/>
    <w:rsid w:val="006275F0"/>
    <w:rsid w:val="00627C61"/>
    <w:rsid w:val="00632295"/>
    <w:rsid w:val="00632AF5"/>
    <w:rsid w:val="006347F6"/>
    <w:rsid w:val="00634B43"/>
    <w:rsid w:val="00634BF6"/>
    <w:rsid w:val="006350A0"/>
    <w:rsid w:val="00635659"/>
    <w:rsid w:val="00636307"/>
    <w:rsid w:val="00636FCC"/>
    <w:rsid w:val="00637BDD"/>
    <w:rsid w:val="00637F0A"/>
    <w:rsid w:val="00637FD3"/>
    <w:rsid w:val="006405F1"/>
    <w:rsid w:val="00640B96"/>
    <w:rsid w:val="006410BE"/>
    <w:rsid w:val="006429B6"/>
    <w:rsid w:val="00644027"/>
    <w:rsid w:val="00644265"/>
    <w:rsid w:val="00645836"/>
    <w:rsid w:val="00646EE7"/>
    <w:rsid w:val="006474C8"/>
    <w:rsid w:val="00650621"/>
    <w:rsid w:val="00650A21"/>
    <w:rsid w:val="00650E17"/>
    <w:rsid w:val="00650EBB"/>
    <w:rsid w:val="0065197D"/>
    <w:rsid w:val="00651D6B"/>
    <w:rsid w:val="00651DD4"/>
    <w:rsid w:val="00651E16"/>
    <w:rsid w:val="00653063"/>
    <w:rsid w:val="00653249"/>
    <w:rsid w:val="006536D7"/>
    <w:rsid w:val="00654092"/>
    <w:rsid w:val="006546A9"/>
    <w:rsid w:val="00654AF6"/>
    <w:rsid w:val="00656F58"/>
    <w:rsid w:val="006606F1"/>
    <w:rsid w:val="0066116A"/>
    <w:rsid w:val="006624BD"/>
    <w:rsid w:val="00662C9E"/>
    <w:rsid w:val="0066304B"/>
    <w:rsid w:val="006632B5"/>
    <w:rsid w:val="00663F73"/>
    <w:rsid w:val="00664037"/>
    <w:rsid w:val="00664EB5"/>
    <w:rsid w:val="006659FA"/>
    <w:rsid w:val="006661BD"/>
    <w:rsid w:val="006662BD"/>
    <w:rsid w:val="00671077"/>
    <w:rsid w:val="0067156E"/>
    <w:rsid w:val="006729FE"/>
    <w:rsid w:val="00674090"/>
    <w:rsid w:val="0067442B"/>
    <w:rsid w:val="00674BF9"/>
    <w:rsid w:val="00674CEB"/>
    <w:rsid w:val="0067508B"/>
    <w:rsid w:val="00675514"/>
    <w:rsid w:val="00675CCC"/>
    <w:rsid w:val="006769F1"/>
    <w:rsid w:val="0067702D"/>
    <w:rsid w:val="006808CF"/>
    <w:rsid w:val="00680EB7"/>
    <w:rsid w:val="00681E18"/>
    <w:rsid w:val="00683464"/>
    <w:rsid w:val="0068360E"/>
    <w:rsid w:val="006852D8"/>
    <w:rsid w:val="00686297"/>
    <w:rsid w:val="0068634B"/>
    <w:rsid w:val="00686D05"/>
    <w:rsid w:val="00686F58"/>
    <w:rsid w:val="006874E5"/>
    <w:rsid w:val="00690B41"/>
    <w:rsid w:val="00690B9A"/>
    <w:rsid w:val="00690D2F"/>
    <w:rsid w:val="0069156D"/>
    <w:rsid w:val="00692088"/>
    <w:rsid w:val="0069254E"/>
    <w:rsid w:val="006927DB"/>
    <w:rsid w:val="006928FC"/>
    <w:rsid w:val="00693038"/>
    <w:rsid w:val="0069341A"/>
    <w:rsid w:val="00693863"/>
    <w:rsid w:val="00693ECC"/>
    <w:rsid w:val="006942FC"/>
    <w:rsid w:val="00694A7F"/>
    <w:rsid w:val="00694AA7"/>
    <w:rsid w:val="00694B9B"/>
    <w:rsid w:val="006952C8"/>
    <w:rsid w:val="006955E8"/>
    <w:rsid w:val="00695A23"/>
    <w:rsid w:val="00696206"/>
    <w:rsid w:val="006966B1"/>
    <w:rsid w:val="00696E24"/>
    <w:rsid w:val="006971AB"/>
    <w:rsid w:val="00697E93"/>
    <w:rsid w:val="006A1483"/>
    <w:rsid w:val="006A1C32"/>
    <w:rsid w:val="006A246E"/>
    <w:rsid w:val="006A2881"/>
    <w:rsid w:val="006A2BFB"/>
    <w:rsid w:val="006A36C3"/>
    <w:rsid w:val="006A53AA"/>
    <w:rsid w:val="006A5B25"/>
    <w:rsid w:val="006B0502"/>
    <w:rsid w:val="006B050A"/>
    <w:rsid w:val="006B1EBC"/>
    <w:rsid w:val="006B1FC7"/>
    <w:rsid w:val="006B21AE"/>
    <w:rsid w:val="006B3BDA"/>
    <w:rsid w:val="006B495F"/>
    <w:rsid w:val="006B4CD4"/>
    <w:rsid w:val="006B4CEB"/>
    <w:rsid w:val="006B4DEC"/>
    <w:rsid w:val="006B65A9"/>
    <w:rsid w:val="006C13EC"/>
    <w:rsid w:val="006C15B7"/>
    <w:rsid w:val="006C185D"/>
    <w:rsid w:val="006C212B"/>
    <w:rsid w:val="006C2A55"/>
    <w:rsid w:val="006C30C8"/>
    <w:rsid w:val="006C452E"/>
    <w:rsid w:val="006C4EE6"/>
    <w:rsid w:val="006C5011"/>
    <w:rsid w:val="006C5374"/>
    <w:rsid w:val="006C5606"/>
    <w:rsid w:val="006C5D6A"/>
    <w:rsid w:val="006C5D7F"/>
    <w:rsid w:val="006C6858"/>
    <w:rsid w:val="006C77B3"/>
    <w:rsid w:val="006C7CBF"/>
    <w:rsid w:val="006D12CB"/>
    <w:rsid w:val="006D13DF"/>
    <w:rsid w:val="006D1834"/>
    <w:rsid w:val="006D4F27"/>
    <w:rsid w:val="006D5EE3"/>
    <w:rsid w:val="006D6FF6"/>
    <w:rsid w:val="006E05BD"/>
    <w:rsid w:val="006E075F"/>
    <w:rsid w:val="006E1401"/>
    <w:rsid w:val="006E1A46"/>
    <w:rsid w:val="006E2600"/>
    <w:rsid w:val="006E2F1E"/>
    <w:rsid w:val="006E3668"/>
    <w:rsid w:val="006E4DC4"/>
    <w:rsid w:val="006E4F73"/>
    <w:rsid w:val="006E6AEB"/>
    <w:rsid w:val="006E71D7"/>
    <w:rsid w:val="006E7325"/>
    <w:rsid w:val="006E73ED"/>
    <w:rsid w:val="006E74D8"/>
    <w:rsid w:val="006E7556"/>
    <w:rsid w:val="006F1A40"/>
    <w:rsid w:val="006F220D"/>
    <w:rsid w:val="006F22A8"/>
    <w:rsid w:val="006F270F"/>
    <w:rsid w:val="006F2F3C"/>
    <w:rsid w:val="006F3B4B"/>
    <w:rsid w:val="006F3B94"/>
    <w:rsid w:val="006F4500"/>
    <w:rsid w:val="006F4D48"/>
    <w:rsid w:val="006F657D"/>
    <w:rsid w:val="006F6D40"/>
    <w:rsid w:val="007000DC"/>
    <w:rsid w:val="007019A6"/>
    <w:rsid w:val="00701D33"/>
    <w:rsid w:val="00701D93"/>
    <w:rsid w:val="0070329B"/>
    <w:rsid w:val="00703ED4"/>
    <w:rsid w:val="00704521"/>
    <w:rsid w:val="00705943"/>
    <w:rsid w:val="00706643"/>
    <w:rsid w:val="00706A88"/>
    <w:rsid w:val="00706BCB"/>
    <w:rsid w:val="007071B5"/>
    <w:rsid w:val="0070732F"/>
    <w:rsid w:val="00707C95"/>
    <w:rsid w:val="00710994"/>
    <w:rsid w:val="00710F68"/>
    <w:rsid w:val="007110E3"/>
    <w:rsid w:val="00712408"/>
    <w:rsid w:val="00712A8E"/>
    <w:rsid w:val="00712E58"/>
    <w:rsid w:val="00712F92"/>
    <w:rsid w:val="0071569A"/>
    <w:rsid w:val="00715FE6"/>
    <w:rsid w:val="00716153"/>
    <w:rsid w:val="007166C3"/>
    <w:rsid w:val="0071730A"/>
    <w:rsid w:val="007174D3"/>
    <w:rsid w:val="00717D5B"/>
    <w:rsid w:val="0072051E"/>
    <w:rsid w:val="00721B21"/>
    <w:rsid w:val="007232F4"/>
    <w:rsid w:val="007234C2"/>
    <w:rsid w:val="0072421B"/>
    <w:rsid w:val="007242CB"/>
    <w:rsid w:val="007245FE"/>
    <w:rsid w:val="0072500C"/>
    <w:rsid w:val="007254DB"/>
    <w:rsid w:val="00725AD5"/>
    <w:rsid w:val="00725B04"/>
    <w:rsid w:val="00726E2D"/>
    <w:rsid w:val="007278FA"/>
    <w:rsid w:val="00727A3E"/>
    <w:rsid w:val="007308CD"/>
    <w:rsid w:val="00731223"/>
    <w:rsid w:val="00732411"/>
    <w:rsid w:val="0073484D"/>
    <w:rsid w:val="0073541F"/>
    <w:rsid w:val="00735570"/>
    <w:rsid w:val="00735657"/>
    <w:rsid w:val="007356D7"/>
    <w:rsid w:val="0073625F"/>
    <w:rsid w:val="007376F1"/>
    <w:rsid w:val="00737DD3"/>
    <w:rsid w:val="00740727"/>
    <w:rsid w:val="00741291"/>
    <w:rsid w:val="007413E7"/>
    <w:rsid w:val="00741C84"/>
    <w:rsid w:val="00742388"/>
    <w:rsid w:val="00742C11"/>
    <w:rsid w:val="00742DA8"/>
    <w:rsid w:val="00743F49"/>
    <w:rsid w:val="0074446A"/>
    <w:rsid w:val="007444D2"/>
    <w:rsid w:val="007445F3"/>
    <w:rsid w:val="00744C87"/>
    <w:rsid w:val="00745E7F"/>
    <w:rsid w:val="00746F79"/>
    <w:rsid w:val="00747BD5"/>
    <w:rsid w:val="00747C6C"/>
    <w:rsid w:val="007504E1"/>
    <w:rsid w:val="00752258"/>
    <w:rsid w:val="007529FE"/>
    <w:rsid w:val="007538CD"/>
    <w:rsid w:val="00754E0E"/>
    <w:rsid w:val="007557A4"/>
    <w:rsid w:val="00756228"/>
    <w:rsid w:val="0075632F"/>
    <w:rsid w:val="00756812"/>
    <w:rsid w:val="0075714D"/>
    <w:rsid w:val="00760309"/>
    <w:rsid w:val="0076055E"/>
    <w:rsid w:val="00761485"/>
    <w:rsid w:val="00761716"/>
    <w:rsid w:val="00761DDB"/>
    <w:rsid w:val="00762583"/>
    <w:rsid w:val="0076337D"/>
    <w:rsid w:val="007633A1"/>
    <w:rsid w:val="00763598"/>
    <w:rsid w:val="00763DE1"/>
    <w:rsid w:val="0076528C"/>
    <w:rsid w:val="00765A06"/>
    <w:rsid w:val="00767158"/>
    <w:rsid w:val="00770199"/>
    <w:rsid w:val="00770C9A"/>
    <w:rsid w:val="00771A0C"/>
    <w:rsid w:val="00771CFF"/>
    <w:rsid w:val="00772AC1"/>
    <w:rsid w:val="00772DED"/>
    <w:rsid w:val="00773388"/>
    <w:rsid w:val="00773461"/>
    <w:rsid w:val="007736E6"/>
    <w:rsid w:val="0077479F"/>
    <w:rsid w:val="00774F95"/>
    <w:rsid w:val="007758EC"/>
    <w:rsid w:val="00775ACB"/>
    <w:rsid w:val="00775C0D"/>
    <w:rsid w:val="00775D5D"/>
    <w:rsid w:val="00776389"/>
    <w:rsid w:val="00776F23"/>
    <w:rsid w:val="0078108A"/>
    <w:rsid w:val="00781474"/>
    <w:rsid w:val="007818E9"/>
    <w:rsid w:val="00784A76"/>
    <w:rsid w:val="0078576D"/>
    <w:rsid w:val="0078712A"/>
    <w:rsid w:val="00787A8C"/>
    <w:rsid w:val="00787E39"/>
    <w:rsid w:val="00791A50"/>
    <w:rsid w:val="00792AFD"/>
    <w:rsid w:val="007930FD"/>
    <w:rsid w:val="007946B0"/>
    <w:rsid w:val="0079616A"/>
    <w:rsid w:val="007966E4"/>
    <w:rsid w:val="00796BA8"/>
    <w:rsid w:val="007A141A"/>
    <w:rsid w:val="007A178C"/>
    <w:rsid w:val="007A490F"/>
    <w:rsid w:val="007A5171"/>
    <w:rsid w:val="007A5833"/>
    <w:rsid w:val="007A5DF0"/>
    <w:rsid w:val="007A602E"/>
    <w:rsid w:val="007A6C8B"/>
    <w:rsid w:val="007A703C"/>
    <w:rsid w:val="007A7227"/>
    <w:rsid w:val="007A7490"/>
    <w:rsid w:val="007B0ACB"/>
    <w:rsid w:val="007B1C6E"/>
    <w:rsid w:val="007B1FE6"/>
    <w:rsid w:val="007B2D49"/>
    <w:rsid w:val="007B2E0D"/>
    <w:rsid w:val="007B3F4F"/>
    <w:rsid w:val="007B4534"/>
    <w:rsid w:val="007B4D08"/>
    <w:rsid w:val="007B594F"/>
    <w:rsid w:val="007B5CE1"/>
    <w:rsid w:val="007B634A"/>
    <w:rsid w:val="007B737C"/>
    <w:rsid w:val="007B7714"/>
    <w:rsid w:val="007C0646"/>
    <w:rsid w:val="007C066B"/>
    <w:rsid w:val="007C1378"/>
    <w:rsid w:val="007C1890"/>
    <w:rsid w:val="007C1908"/>
    <w:rsid w:val="007C25E9"/>
    <w:rsid w:val="007C2878"/>
    <w:rsid w:val="007C2EFD"/>
    <w:rsid w:val="007C3B28"/>
    <w:rsid w:val="007C4D7F"/>
    <w:rsid w:val="007C541C"/>
    <w:rsid w:val="007C5B66"/>
    <w:rsid w:val="007C60C4"/>
    <w:rsid w:val="007C6600"/>
    <w:rsid w:val="007C6DA7"/>
    <w:rsid w:val="007D014E"/>
    <w:rsid w:val="007D0939"/>
    <w:rsid w:val="007D1607"/>
    <w:rsid w:val="007D3FF6"/>
    <w:rsid w:val="007D42DE"/>
    <w:rsid w:val="007D4941"/>
    <w:rsid w:val="007D5396"/>
    <w:rsid w:val="007D55C8"/>
    <w:rsid w:val="007D6148"/>
    <w:rsid w:val="007D72AC"/>
    <w:rsid w:val="007D73B1"/>
    <w:rsid w:val="007D7C06"/>
    <w:rsid w:val="007E0248"/>
    <w:rsid w:val="007E045C"/>
    <w:rsid w:val="007E07B5"/>
    <w:rsid w:val="007E0A06"/>
    <w:rsid w:val="007E1564"/>
    <w:rsid w:val="007E1922"/>
    <w:rsid w:val="007E2574"/>
    <w:rsid w:val="007E2E2C"/>
    <w:rsid w:val="007E3536"/>
    <w:rsid w:val="007E4CD3"/>
    <w:rsid w:val="007E529B"/>
    <w:rsid w:val="007E5FC5"/>
    <w:rsid w:val="007E69C4"/>
    <w:rsid w:val="007E7699"/>
    <w:rsid w:val="007E791D"/>
    <w:rsid w:val="007F009D"/>
    <w:rsid w:val="007F11DE"/>
    <w:rsid w:val="007F13D0"/>
    <w:rsid w:val="007F2039"/>
    <w:rsid w:val="007F2420"/>
    <w:rsid w:val="007F2A29"/>
    <w:rsid w:val="007F3223"/>
    <w:rsid w:val="007F3D3C"/>
    <w:rsid w:val="007F588F"/>
    <w:rsid w:val="007F623E"/>
    <w:rsid w:val="007F75AB"/>
    <w:rsid w:val="007F75E8"/>
    <w:rsid w:val="007F7EC4"/>
    <w:rsid w:val="0080059D"/>
    <w:rsid w:val="00802639"/>
    <w:rsid w:val="00802967"/>
    <w:rsid w:val="00802E70"/>
    <w:rsid w:val="008039C4"/>
    <w:rsid w:val="008059C0"/>
    <w:rsid w:val="008059E6"/>
    <w:rsid w:val="00806151"/>
    <w:rsid w:val="0080636C"/>
    <w:rsid w:val="008068A6"/>
    <w:rsid w:val="00807DD0"/>
    <w:rsid w:val="008104D0"/>
    <w:rsid w:val="008113CA"/>
    <w:rsid w:val="008119D2"/>
    <w:rsid w:val="00812108"/>
    <w:rsid w:val="00812B47"/>
    <w:rsid w:val="00814761"/>
    <w:rsid w:val="00814F2A"/>
    <w:rsid w:val="008152E0"/>
    <w:rsid w:val="0081532A"/>
    <w:rsid w:val="00815C34"/>
    <w:rsid w:val="00815F83"/>
    <w:rsid w:val="0081636E"/>
    <w:rsid w:val="00816379"/>
    <w:rsid w:val="00816515"/>
    <w:rsid w:val="00817526"/>
    <w:rsid w:val="00817DAB"/>
    <w:rsid w:val="00820807"/>
    <w:rsid w:val="00820FC7"/>
    <w:rsid w:val="00821A74"/>
    <w:rsid w:val="00821E98"/>
    <w:rsid w:val="008231B1"/>
    <w:rsid w:val="0082349A"/>
    <w:rsid w:val="00824051"/>
    <w:rsid w:val="00824633"/>
    <w:rsid w:val="008256D4"/>
    <w:rsid w:val="0082574D"/>
    <w:rsid w:val="00826971"/>
    <w:rsid w:val="00826DCD"/>
    <w:rsid w:val="00827973"/>
    <w:rsid w:val="00830222"/>
    <w:rsid w:val="0083055D"/>
    <w:rsid w:val="00830F9B"/>
    <w:rsid w:val="00831D6A"/>
    <w:rsid w:val="0083205C"/>
    <w:rsid w:val="00832097"/>
    <w:rsid w:val="008328D6"/>
    <w:rsid w:val="00832932"/>
    <w:rsid w:val="00832B4A"/>
    <w:rsid w:val="008330ED"/>
    <w:rsid w:val="00834633"/>
    <w:rsid w:val="0083619E"/>
    <w:rsid w:val="00836BC5"/>
    <w:rsid w:val="0083708A"/>
    <w:rsid w:val="00837950"/>
    <w:rsid w:val="008404D2"/>
    <w:rsid w:val="00840568"/>
    <w:rsid w:val="008412BF"/>
    <w:rsid w:val="00841711"/>
    <w:rsid w:val="008418AB"/>
    <w:rsid w:val="0084308E"/>
    <w:rsid w:val="0084333C"/>
    <w:rsid w:val="00843CBD"/>
    <w:rsid w:val="00844D83"/>
    <w:rsid w:val="00846684"/>
    <w:rsid w:val="00846715"/>
    <w:rsid w:val="00846F28"/>
    <w:rsid w:val="00850301"/>
    <w:rsid w:val="00850422"/>
    <w:rsid w:val="00850B9E"/>
    <w:rsid w:val="00851339"/>
    <w:rsid w:val="00851CB5"/>
    <w:rsid w:val="0085211E"/>
    <w:rsid w:val="00852ED6"/>
    <w:rsid w:val="00854306"/>
    <w:rsid w:val="008552C6"/>
    <w:rsid w:val="0085533E"/>
    <w:rsid w:val="00855CA1"/>
    <w:rsid w:val="00855E54"/>
    <w:rsid w:val="008569EA"/>
    <w:rsid w:val="00856CD8"/>
    <w:rsid w:val="008575B2"/>
    <w:rsid w:val="00857D3E"/>
    <w:rsid w:val="00860FD2"/>
    <w:rsid w:val="00861A1A"/>
    <w:rsid w:val="00862974"/>
    <w:rsid w:val="00862D45"/>
    <w:rsid w:val="00862E7B"/>
    <w:rsid w:val="00863D1C"/>
    <w:rsid w:val="0086424F"/>
    <w:rsid w:val="00864988"/>
    <w:rsid w:val="00864E5D"/>
    <w:rsid w:val="00864F03"/>
    <w:rsid w:val="008653E0"/>
    <w:rsid w:val="00865637"/>
    <w:rsid w:val="00866165"/>
    <w:rsid w:val="0086681A"/>
    <w:rsid w:val="00866A51"/>
    <w:rsid w:val="00867548"/>
    <w:rsid w:val="00867EAE"/>
    <w:rsid w:val="00870575"/>
    <w:rsid w:val="00872198"/>
    <w:rsid w:val="00872E4E"/>
    <w:rsid w:val="00873127"/>
    <w:rsid w:val="00873506"/>
    <w:rsid w:val="00873F6C"/>
    <w:rsid w:val="00874722"/>
    <w:rsid w:val="008747B2"/>
    <w:rsid w:val="0087615B"/>
    <w:rsid w:val="008761E3"/>
    <w:rsid w:val="008766B4"/>
    <w:rsid w:val="00877683"/>
    <w:rsid w:val="00877B1B"/>
    <w:rsid w:val="00877B38"/>
    <w:rsid w:val="008800FE"/>
    <w:rsid w:val="008803AA"/>
    <w:rsid w:val="00881357"/>
    <w:rsid w:val="00881A36"/>
    <w:rsid w:val="008828A7"/>
    <w:rsid w:val="00884C5F"/>
    <w:rsid w:val="00884FB6"/>
    <w:rsid w:val="008850D9"/>
    <w:rsid w:val="00886C85"/>
    <w:rsid w:val="0088772D"/>
    <w:rsid w:val="00890BA3"/>
    <w:rsid w:val="00890D9A"/>
    <w:rsid w:val="00891037"/>
    <w:rsid w:val="0089127A"/>
    <w:rsid w:val="00891CA6"/>
    <w:rsid w:val="00891DA1"/>
    <w:rsid w:val="00892005"/>
    <w:rsid w:val="00892B81"/>
    <w:rsid w:val="0089395A"/>
    <w:rsid w:val="00894858"/>
    <w:rsid w:val="008951FD"/>
    <w:rsid w:val="00895465"/>
    <w:rsid w:val="00895D5C"/>
    <w:rsid w:val="00897FD7"/>
    <w:rsid w:val="008A1CF4"/>
    <w:rsid w:val="008A1F40"/>
    <w:rsid w:val="008A24FB"/>
    <w:rsid w:val="008A2818"/>
    <w:rsid w:val="008A295F"/>
    <w:rsid w:val="008A2BCE"/>
    <w:rsid w:val="008A2F34"/>
    <w:rsid w:val="008A3405"/>
    <w:rsid w:val="008A393B"/>
    <w:rsid w:val="008A4C63"/>
    <w:rsid w:val="008A4E5A"/>
    <w:rsid w:val="008A60B0"/>
    <w:rsid w:val="008A620A"/>
    <w:rsid w:val="008A6237"/>
    <w:rsid w:val="008A68F6"/>
    <w:rsid w:val="008A7A0F"/>
    <w:rsid w:val="008B05D9"/>
    <w:rsid w:val="008B0A70"/>
    <w:rsid w:val="008B2C8C"/>
    <w:rsid w:val="008B38AB"/>
    <w:rsid w:val="008B3AEA"/>
    <w:rsid w:val="008B446F"/>
    <w:rsid w:val="008B4EC5"/>
    <w:rsid w:val="008B5579"/>
    <w:rsid w:val="008B6393"/>
    <w:rsid w:val="008B7226"/>
    <w:rsid w:val="008B7334"/>
    <w:rsid w:val="008B7401"/>
    <w:rsid w:val="008B7E0C"/>
    <w:rsid w:val="008C07C0"/>
    <w:rsid w:val="008C0947"/>
    <w:rsid w:val="008C12D4"/>
    <w:rsid w:val="008C1DF1"/>
    <w:rsid w:val="008C2210"/>
    <w:rsid w:val="008C5858"/>
    <w:rsid w:val="008C66DA"/>
    <w:rsid w:val="008C76B4"/>
    <w:rsid w:val="008C7D31"/>
    <w:rsid w:val="008C7DD0"/>
    <w:rsid w:val="008C7DF1"/>
    <w:rsid w:val="008D0682"/>
    <w:rsid w:val="008D0925"/>
    <w:rsid w:val="008D13C1"/>
    <w:rsid w:val="008D25C4"/>
    <w:rsid w:val="008D2A8F"/>
    <w:rsid w:val="008D2BF6"/>
    <w:rsid w:val="008D2E46"/>
    <w:rsid w:val="008D4790"/>
    <w:rsid w:val="008D7067"/>
    <w:rsid w:val="008D7902"/>
    <w:rsid w:val="008E16C8"/>
    <w:rsid w:val="008E3146"/>
    <w:rsid w:val="008E3A35"/>
    <w:rsid w:val="008E3DDB"/>
    <w:rsid w:val="008E42F5"/>
    <w:rsid w:val="008E4433"/>
    <w:rsid w:val="008E53B4"/>
    <w:rsid w:val="008E597A"/>
    <w:rsid w:val="008E5986"/>
    <w:rsid w:val="008E5B8F"/>
    <w:rsid w:val="008E5C09"/>
    <w:rsid w:val="008E5E9C"/>
    <w:rsid w:val="008E63E5"/>
    <w:rsid w:val="008E69E4"/>
    <w:rsid w:val="008E737C"/>
    <w:rsid w:val="008F07DE"/>
    <w:rsid w:val="008F0E29"/>
    <w:rsid w:val="008F0F64"/>
    <w:rsid w:val="008F1156"/>
    <w:rsid w:val="008F21A8"/>
    <w:rsid w:val="008F3195"/>
    <w:rsid w:val="008F5401"/>
    <w:rsid w:val="008F55D8"/>
    <w:rsid w:val="008F56A8"/>
    <w:rsid w:val="008F5905"/>
    <w:rsid w:val="008F6063"/>
    <w:rsid w:val="008F6111"/>
    <w:rsid w:val="008F6392"/>
    <w:rsid w:val="00900554"/>
    <w:rsid w:val="00901D69"/>
    <w:rsid w:val="00902525"/>
    <w:rsid w:val="00902590"/>
    <w:rsid w:val="0090297C"/>
    <w:rsid w:val="00902A53"/>
    <w:rsid w:val="00902C26"/>
    <w:rsid w:val="00903120"/>
    <w:rsid w:val="009036D8"/>
    <w:rsid w:val="00903901"/>
    <w:rsid w:val="00903B29"/>
    <w:rsid w:val="00903E14"/>
    <w:rsid w:val="00904083"/>
    <w:rsid w:val="00904123"/>
    <w:rsid w:val="00904A55"/>
    <w:rsid w:val="009058C0"/>
    <w:rsid w:val="00906741"/>
    <w:rsid w:val="00906AED"/>
    <w:rsid w:val="00910CE3"/>
    <w:rsid w:val="00910CF4"/>
    <w:rsid w:val="009115A8"/>
    <w:rsid w:val="00911656"/>
    <w:rsid w:val="00911733"/>
    <w:rsid w:val="0091296F"/>
    <w:rsid w:val="00912D82"/>
    <w:rsid w:val="009133EE"/>
    <w:rsid w:val="00913F2C"/>
    <w:rsid w:val="00914362"/>
    <w:rsid w:val="00915298"/>
    <w:rsid w:val="009156F4"/>
    <w:rsid w:val="00915FD8"/>
    <w:rsid w:val="009162DA"/>
    <w:rsid w:val="00916A6C"/>
    <w:rsid w:val="00917E79"/>
    <w:rsid w:val="0092004C"/>
    <w:rsid w:val="00920341"/>
    <w:rsid w:val="00921DD1"/>
    <w:rsid w:val="00922B20"/>
    <w:rsid w:val="009233EA"/>
    <w:rsid w:val="00923A1B"/>
    <w:rsid w:val="00923C01"/>
    <w:rsid w:val="00924412"/>
    <w:rsid w:val="009246EA"/>
    <w:rsid w:val="00924EE8"/>
    <w:rsid w:val="00924FB4"/>
    <w:rsid w:val="00925E61"/>
    <w:rsid w:val="009263BC"/>
    <w:rsid w:val="00926FA8"/>
    <w:rsid w:val="00930007"/>
    <w:rsid w:val="00930BBC"/>
    <w:rsid w:val="00931A11"/>
    <w:rsid w:val="00932036"/>
    <w:rsid w:val="00932453"/>
    <w:rsid w:val="00932A79"/>
    <w:rsid w:val="0093346C"/>
    <w:rsid w:val="00933808"/>
    <w:rsid w:val="009355C9"/>
    <w:rsid w:val="00935702"/>
    <w:rsid w:val="009358CD"/>
    <w:rsid w:val="0093591F"/>
    <w:rsid w:val="0093674B"/>
    <w:rsid w:val="0093730B"/>
    <w:rsid w:val="0093754E"/>
    <w:rsid w:val="009379F3"/>
    <w:rsid w:val="00940B20"/>
    <w:rsid w:val="009416E0"/>
    <w:rsid w:val="0094180D"/>
    <w:rsid w:val="009422C1"/>
    <w:rsid w:val="00942D3E"/>
    <w:rsid w:val="009435DA"/>
    <w:rsid w:val="00943B69"/>
    <w:rsid w:val="00943FF4"/>
    <w:rsid w:val="00944507"/>
    <w:rsid w:val="00945B01"/>
    <w:rsid w:val="00945CCE"/>
    <w:rsid w:val="009460CA"/>
    <w:rsid w:val="00946158"/>
    <w:rsid w:val="009464A1"/>
    <w:rsid w:val="009469BE"/>
    <w:rsid w:val="00946C57"/>
    <w:rsid w:val="00947321"/>
    <w:rsid w:val="0094733F"/>
    <w:rsid w:val="009505D9"/>
    <w:rsid w:val="0095105A"/>
    <w:rsid w:val="0095112A"/>
    <w:rsid w:val="00951D07"/>
    <w:rsid w:val="00951EC4"/>
    <w:rsid w:val="0095242E"/>
    <w:rsid w:val="00952701"/>
    <w:rsid w:val="00952FF1"/>
    <w:rsid w:val="00953D56"/>
    <w:rsid w:val="009552D3"/>
    <w:rsid w:val="009554D0"/>
    <w:rsid w:val="00956947"/>
    <w:rsid w:val="0095708D"/>
    <w:rsid w:val="00962BFF"/>
    <w:rsid w:val="009659A4"/>
    <w:rsid w:val="00966251"/>
    <w:rsid w:val="009665CF"/>
    <w:rsid w:val="009676B9"/>
    <w:rsid w:val="00970B94"/>
    <w:rsid w:val="0097105A"/>
    <w:rsid w:val="00971A71"/>
    <w:rsid w:val="009731FF"/>
    <w:rsid w:val="00974176"/>
    <w:rsid w:val="0097570C"/>
    <w:rsid w:val="00975857"/>
    <w:rsid w:val="00975BEB"/>
    <w:rsid w:val="00976416"/>
    <w:rsid w:val="0097782C"/>
    <w:rsid w:val="009801F7"/>
    <w:rsid w:val="00980AA1"/>
    <w:rsid w:val="00983349"/>
    <w:rsid w:val="009833CD"/>
    <w:rsid w:val="00984F6C"/>
    <w:rsid w:val="009856A3"/>
    <w:rsid w:val="00985F4D"/>
    <w:rsid w:val="00986FF0"/>
    <w:rsid w:val="00987915"/>
    <w:rsid w:val="00987A29"/>
    <w:rsid w:val="00990FFC"/>
    <w:rsid w:val="00991FA8"/>
    <w:rsid w:val="00992495"/>
    <w:rsid w:val="009931D6"/>
    <w:rsid w:val="00993523"/>
    <w:rsid w:val="00995228"/>
    <w:rsid w:val="00995491"/>
    <w:rsid w:val="00996E2C"/>
    <w:rsid w:val="009A0EF2"/>
    <w:rsid w:val="009A1174"/>
    <w:rsid w:val="009A15D4"/>
    <w:rsid w:val="009A1AB3"/>
    <w:rsid w:val="009A1B33"/>
    <w:rsid w:val="009A35C3"/>
    <w:rsid w:val="009A4A12"/>
    <w:rsid w:val="009A4C93"/>
    <w:rsid w:val="009A4EDE"/>
    <w:rsid w:val="009A524E"/>
    <w:rsid w:val="009A5669"/>
    <w:rsid w:val="009A5B07"/>
    <w:rsid w:val="009A658A"/>
    <w:rsid w:val="009B0413"/>
    <w:rsid w:val="009B0A97"/>
    <w:rsid w:val="009B1EA3"/>
    <w:rsid w:val="009B361F"/>
    <w:rsid w:val="009B43F6"/>
    <w:rsid w:val="009B5532"/>
    <w:rsid w:val="009B72A5"/>
    <w:rsid w:val="009B753F"/>
    <w:rsid w:val="009B764A"/>
    <w:rsid w:val="009B7EC8"/>
    <w:rsid w:val="009C0172"/>
    <w:rsid w:val="009C0EC1"/>
    <w:rsid w:val="009C1722"/>
    <w:rsid w:val="009C1FF4"/>
    <w:rsid w:val="009C3458"/>
    <w:rsid w:val="009C4545"/>
    <w:rsid w:val="009C49E0"/>
    <w:rsid w:val="009C4C2C"/>
    <w:rsid w:val="009C530A"/>
    <w:rsid w:val="009C54DC"/>
    <w:rsid w:val="009C6042"/>
    <w:rsid w:val="009C61A4"/>
    <w:rsid w:val="009C6588"/>
    <w:rsid w:val="009C6E0F"/>
    <w:rsid w:val="009D04EC"/>
    <w:rsid w:val="009D0D64"/>
    <w:rsid w:val="009D18DF"/>
    <w:rsid w:val="009D1AB0"/>
    <w:rsid w:val="009D48F8"/>
    <w:rsid w:val="009D641C"/>
    <w:rsid w:val="009D7355"/>
    <w:rsid w:val="009E130F"/>
    <w:rsid w:val="009E1809"/>
    <w:rsid w:val="009E1A83"/>
    <w:rsid w:val="009E1FFC"/>
    <w:rsid w:val="009E3C18"/>
    <w:rsid w:val="009E57EE"/>
    <w:rsid w:val="009E589D"/>
    <w:rsid w:val="009E7203"/>
    <w:rsid w:val="009E7332"/>
    <w:rsid w:val="009E7983"/>
    <w:rsid w:val="009F160C"/>
    <w:rsid w:val="009F25EB"/>
    <w:rsid w:val="009F26CD"/>
    <w:rsid w:val="009F28B0"/>
    <w:rsid w:val="009F2BDB"/>
    <w:rsid w:val="009F37CB"/>
    <w:rsid w:val="009F3AE1"/>
    <w:rsid w:val="009F4324"/>
    <w:rsid w:val="009F47A7"/>
    <w:rsid w:val="009F4F31"/>
    <w:rsid w:val="009F5C3C"/>
    <w:rsid w:val="009F5C7F"/>
    <w:rsid w:val="009F6542"/>
    <w:rsid w:val="009F6C1C"/>
    <w:rsid w:val="009F7812"/>
    <w:rsid w:val="00A00FE7"/>
    <w:rsid w:val="00A0122B"/>
    <w:rsid w:val="00A0128D"/>
    <w:rsid w:val="00A017B8"/>
    <w:rsid w:val="00A042F5"/>
    <w:rsid w:val="00A04896"/>
    <w:rsid w:val="00A05CF0"/>
    <w:rsid w:val="00A05F05"/>
    <w:rsid w:val="00A060B3"/>
    <w:rsid w:val="00A061B9"/>
    <w:rsid w:val="00A066EB"/>
    <w:rsid w:val="00A06A0B"/>
    <w:rsid w:val="00A07968"/>
    <w:rsid w:val="00A07EBC"/>
    <w:rsid w:val="00A1014C"/>
    <w:rsid w:val="00A10BF8"/>
    <w:rsid w:val="00A113CD"/>
    <w:rsid w:val="00A12050"/>
    <w:rsid w:val="00A12585"/>
    <w:rsid w:val="00A13299"/>
    <w:rsid w:val="00A14169"/>
    <w:rsid w:val="00A159DE"/>
    <w:rsid w:val="00A167E4"/>
    <w:rsid w:val="00A17AEC"/>
    <w:rsid w:val="00A212D0"/>
    <w:rsid w:val="00A22239"/>
    <w:rsid w:val="00A225A2"/>
    <w:rsid w:val="00A22B50"/>
    <w:rsid w:val="00A238A8"/>
    <w:rsid w:val="00A23A5D"/>
    <w:rsid w:val="00A23D6C"/>
    <w:rsid w:val="00A251EB"/>
    <w:rsid w:val="00A3074A"/>
    <w:rsid w:val="00A30E00"/>
    <w:rsid w:val="00A32967"/>
    <w:rsid w:val="00A329E5"/>
    <w:rsid w:val="00A33CB8"/>
    <w:rsid w:val="00A34F8F"/>
    <w:rsid w:val="00A36E19"/>
    <w:rsid w:val="00A37AD9"/>
    <w:rsid w:val="00A4005C"/>
    <w:rsid w:val="00A40EE2"/>
    <w:rsid w:val="00A414CE"/>
    <w:rsid w:val="00A4180A"/>
    <w:rsid w:val="00A41D5E"/>
    <w:rsid w:val="00A423FA"/>
    <w:rsid w:val="00A42510"/>
    <w:rsid w:val="00A427E6"/>
    <w:rsid w:val="00A42848"/>
    <w:rsid w:val="00A42D76"/>
    <w:rsid w:val="00A433C3"/>
    <w:rsid w:val="00A43807"/>
    <w:rsid w:val="00A43FA7"/>
    <w:rsid w:val="00A44DE3"/>
    <w:rsid w:val="00A45003"/>
    <w:rsid w:val="00A4551D"/>
    <w:rsid w:val="00A4677B"/>
    <w:rsid w:val="00A47DA0"/>
    <w:rsid w:val="00A506D1"/>
    <w:rsid w:val="00A51183"/>
    <w:rsid w:val="00A51641"/>
    <w:rsid w:val="00A525B1"/>
    <w:rsid w:val="00A5264F"/>
    <w:rsid w:val="00A52B55"/>
    <w:rsid w:val="00A53480"/>
    <w:rsid w:val="00A54120"/>
    <w:rsid w:val="00A5416E"/>
    <w:rsid w:val="00A54579"/>
    <w:rsid w:val="00A54744"/>
    <w:rsid w:val="00A55A2F"/>
    <w:rsid w:val="00A56C34"/>
    <w:rsid w:val="00A572BE"/>
    <w:rsid w:val="00A60945"/>
    <w:rsid w:val="00A619FE"/>
    <w:rsid w:val="00A61E6E"/>
    <w:rsid w:val="00A61F0B"/>
    <w:rsid w:val="00A62040"/>
    <w:rsid w:val="00A62CF0"/>
    <w:rsid w:val="00A63339"/>
    <w:rsid w:val="00A63F05"/>
    <w:rsid w:val="00A652EE"/>
    <w:rsid w:val="00A656CE"/>
    <w:rsid w:val="00A659F5"/>
    <w:rsid w:val="00A65A3E"/>
    <w:rsid w:val="00A65F42"/>
    <w:rsid w:val="00A663F2"/>
    <w:rsid w:val="00A66E0C"/>
    <w:rsid w:val="00A67098"/>
    <w:rsid w:val="00A679E9"/>
    <w:rsid w:val="00A67F88"/>
    <w:rsid w:val="00A70E8A"/>
    <w:rsid w:val="00A70F13"/>
    <w:rsid w:val="00A7148B"/>
    <w:rsid w:val="00A733E5"/>
    <w:rsid w:val="00A7351B"/>
    <w:rsid w:val="00A7381F"/>
    <w:rsid w:val="00A73E88"/>
    <w:rsid w:val="00A74EA0"/>
    <w:rsid w:val="00A7559F"/>
    <w:rsid w:val="00A75B90"/>
    <w:rsid w:val="00A76A28"/>
    <w:rsid w:val="00A76B73"/>
    <w:rsid w:val="00A76B8C"/>
    <w:rsid w:val="00A76CB1"/>
    <w:rsid w:val="00A771C1"/>
    <w:rsid w:val="00A775BA"/>
    <w:rsid w:val="00A7770E"/>
    <w:rsid w:val="00A77C08"/>
    <w:rsid w:val="00A77FFB"/>
    <w:rsid w:val="00A806BF"/>
    <w:rsid w:val="00A80DF6"/>
    <w:rsid w:val="00A80EEA"/>
    <w:rsid w:val="00A817E9"/>
    <w:rsid w:val="00A8383D"/>
    <w:rsid w:val="00A839BD"/>
    <w:rsid w:val="00A847AA"/>
    <w:rsid w:val="00A8536F"/>
    <w:rsid w:val="00A85587"/>
    <w:rsid w:val="00A85A98"/>
    <w:rsid w:val="00A86399"/>
    <w:rsid w:val="00A8724F"/>
    <w:rsid w:val="00A879AD"/>
    <w:rsid w:val="00A87A1F"/>
    <w:rsid w:val="00A90572"/>
    <w:rsid w:val="00A9104F"/>
    <w:rsid w:val="00A920C0"/>
    <w:rsid w:val="00A92114"/>
    <w:rsid w:val="00A940BE"/>
    <w:rsid w:val="00A942DE"/>
    <w:rsid w:val="00A9481C"/>
    <w:rsid w:val="00A94A69"/>
    <w:rsid w:val="00A94D2C"/>
    <w:rsid w:val="00A94FCD"/>
    <w:rsid w:val="00A95142"/>
    <w:rsid w:val="00A955C0"/>
    <w:rsid w:val="00A96474"/>
    <w:rsid w:val="00A9683D"/>
    <w:rsid w:val="00A9726E"/>
    <w:rsid w:val="00A97827"/>
    <w:rsid w:val="00AA0325"/>
    <w:rsid w:val="00AA0A85"/>
    <w:rsid w:val="00AA189B"/>
    <w:rsid w:val="00AA1935"/>
    <w:rsid w:val="00AA2091"/>
    <w:rsid w:val="00AA2B63"/>
    <w:rsid w:val="00AA2FE8"/>
    <w:rsid w:val="00AA3BEB"/>
    <w:rsid w:val="00AA3F93"/>
    <w:rsid w:val="00AA3FEF"/>
    <w:rsid w:val="00AA5262"/>
    <w:rsid w:val="00AB0C34"/>
    <w:rsid w:val="00AB118C"/>
    <w:rsid w:val="00AB172B"/>
    <w:rsid w:val="00AB318C"/>
    <w:rsid w:val="00AB4180"/>
    <w:rsid w:val="00AB4934"/>
    <w:rsid w:val="00AB4BCA"/>
    <w:rsid w:val="00AB55A3"/>
    <w:rsid w:val="00AB55B4"/>
    <w:rsid w:val="00AB5E7B"/>
    <w:rsid w:val="00AB5F97"/>
    <w:rsid w:val="00AB61AF"/>
    <w:rsid w:val="00AB7EBF"/>
    <w:rsid w:val="00AB7FD6"/>
    <w:rsid w:val="00AC2819"/>
    <w:rsid w:val="00AC3044"/>
    <w:rsid w:val="00AC40C4"/>
    <w:rsid w:val="00AC432F"/>
    <w:rsid w:val="00AC44CC"/>
    <w:rsid w:val="00AC524C"/>
    <w:rsid w:val="00AC5785"/>
    <w:rsid w:val="00AC79AF"/>
    <w:rsid w:val="00AD2DA0"/>
    <w:rsid w:val="00AD3912"/>
    <w:rsid w:val="00AD4C4D"/>
    <w:rsid w:val="00AD4DE0"/>
    <w:rsid w:val="00AD6050"/>
    <w:rsid w:val="00AD7E71"/>
    <w:rsid w:val="00AE23DA"/>
    <w:rsid w:val="00AE2EA2"/>
    <w:rsid w:val="00AE4517"/>
    <w:rsid w:val="00AE5D3D"/>
    <w:rsid w:val="00AE68C9"/>
    <w:rsid w:val="00AE719F"/>
    <w:rsid w:val="00AE73F6"/>
    <w:rsid w:val="00AF065E"/>
    <w:rsid w:val="00AF1FD6"/>
    <w:rsid w:val="00AF425A"/>
    <w:rsid w:val="00AF5AFC"/>
    <w:rsid w:val="00AF5C3B"/>
    <w:rsid w:val="00AF6AE9"/>
    <w:rsid w:val="00AF7BEF"/>
    <w:rsid w:val="00AF7D0A"/>
    <w:rsid w:val="00B00886"/>
    <w:rsid w:val="00B00BC2"/>
    <w:rsid w:val="00B02D53"/>
    <w:rsid w:val="00B02DE7"/>
    <w:rsid w:val="00B034FC"/>
    <w:rsid w:val="00B042D2"/>
    <w:rsid w:val="00B0471B"/>
    <w:rsid w:val="00B04740"/>
    <w:rsid w:val="00B0499B"/>
    <w:rsid w:val="00B04C19"/>
    <w:rsid w:val="00B04D49"/>
    <w:rsid w:val="00B05500"/>
    <w:rsid w:val="00B056EB"/>
    <w:rsid w:val="00B05846"/>
    <w:rsid w:val="00B05B87"/>
    <w:rsid w:val="00B065F1"/>
    <w:rsid w:val="00B068D2"/>
    <w:rsid w:val="00B07723"/>
    <w:rsid w:val="00B103E6"/>
    <w:rsid w:val="00B11AC7"/>
    <w:rsid w:val="00B12317"/>
    <w:rsid w:val="00B12692"/>
    <w:rsid w:val="00B12D12"/>
    <w:rsid w:val="00B142ED"/>
    <w:rsid w:val="00B145B9"/>
    <w:rsid w:val="00B15113"/>
    <w:rsid w:val="00B15B9B"/>
    <w:rsid w:val="00B15E86"/>
    <w:rsid w:val="00B1744D"/>
    <w:rsid w:val="00B20EF5"/>
    <w:rsid w:val="00B2292F"/>
    <w:rsid w:val="00B235AC"/>
    <w:rsid w:val="00B25009"/>
    <w:rsid w:val="00B261A9"/>
    <w:rsid w:val="00B265D2"/>
    <w:rsid w:val="00B2757D"/>
    <w:rsid w:val="00B27738"/>
    <w:rsid w:val="00B27739"/>
    <w:rsid w:val="00B277FE"/>
    <w:rsid w:val="00B27D53"/>
    <w:rsid w:val="00B27FA9"/>
    <w:rsid w:val="00B30617"/>
    <w:rsid w:val="00B30D12"/>
    <w:rsid w:val="00B31B66"/>
    <w:rsid w:val="00B32615"/>
    <w:rsid w:val="00B328EC"/>
    <w:rsid w:val="00B32A7D"/>
    <w:rsid w:val="00B3496E"/>
    <w:rsid w:val="00B34A5F"/>
    <w:rsid w:val="00B371C8"/>
    <w:rsid w:val="00B37879"/>
    <w:rsid w:val="00B37C91"/>
    <w:rsid w:val="00B409FB"/>
    <w:rsid w:val="00B41218"/>
    <w:rsid w:val="00B4278B"/>
    <w:rsid w:val="00B4329D"/>
    <w:rsid w:val="00B435CD"/>
    <w:rsid w:val="00B440EA"/>
    <w:rsid w:val="00B45017"/>
    <w:rsid w:val="00B503E8"/>
    <w:rsid w:val="00B50712"/>
    <w:rsid w:val="00B50AE7"/>
    <w:rsid w:val="00B51503"/>
    <w:rsid w:val="00B52044"/>
    <w:rsid w:val="00B5299E"/>
    <w:rsid w:val="00B52A2E"/>
    <w:rsid w:val="00B52F34"/>
    <w:rsid w:val="00B54C6A"/>
    <w:rsid w:val="00B56D63"/>
    <w:rsid w:val="00B572D3"/>
    <w:rsid w:val="00B57C98"/>
    <w:rsid w:val="00B6111F"/>
    <w:rsid w:val="00B6186F"/>
    <w:rsid w:val="00B625E0"/>
    <w:rsid w:val="00B62945"/>
    <w:rsid w:val="00B6472E"/>
    <w:rsid w:val="00B67370"/>
    <w:rsid w:val="00B74845"/>
    <w:rsid w:val="00B748A6"/>
    <w:rsid w:val="00B74CB0"/>
    <w:rsid w:val="00B74DD1"/>
    <w:rsid w:val="00B75F19"/>
    <w:rsid w:val="00B761E7"/>
    <w:rsid w:val="00B76CBC"/>
    <w:rsid w:val="00B77FF6"/>
    <w:rsid w:val="00B82584"/>
    <w:rsid w:val="00B84039"/>
    <w:rsid w:val="00B85049"/>
    <w:rsid w:val="00B85C6C"/>
    <w:rsid w:val="00B8779D"/>
    <w:rsid w:val="00B90431"/>
    <w:rsid w:val="00B90E02"/>
    <w:rsid w:val="00B924DE"/>
    <w:rsid w:val="00B93B76"/>
    <w:rsid w:val="00B95756"/>
    <w:rsid w:val="00B963EB"/>
    <w:rsid w:val="00B967F5"/>
    <w:rsid w:val="00BA0834"/>
    <w:rsid w:val="00BA0870"/>
    <w:rsid w:val="00BA0878"/>
    <w:rsid w:val="00BA19ED"/>
    <w:rsid w:val="00BA2757"/>
    <w:rsid w:val="00BA2FEA"/>
    <w:rsid w:val="00BA3554"/>
    <w:rsid w:val="00BA3A43"/>
    <w:rsid w:val="00BA3E1A"/>
    <w:rsid w:val="00BA3F9F"/>
    <w:rsid w:val="00BA6268"/>
    <w:rsid w:val="00BA6379"/>
    <w:rsid w:val="00BA715C"/>
    <w:rsid w:val="00BB1AEF"/>
    <w:rsid w:val="00BB1C93"/>
    <w:rsid w:val="00BB1E8E"/>
    <w:rsid w:val="00BB2A33"/>
    <w:rsid w:val="00BB2D27"/>
    <w:rsid w:val="00BB2E13"/>
    <w:rsid w:val="00BB3177"/>
    <w:rsid w:val="00BB349B"/>
    <w:rsid w:val="00BB39EC"/>
    <w:rsid w:val="00BB3B19"/>
    <w:rsid w:val="00BB46B2"/>
    <w:rsid w:val="00BB5E1C"/>
    <w:rsid w:val="00BB6E44"/>
    <w:rsid w:val="00BC0749"/>
    <w:rsid w:val="00BC0CE6"/>
    <w:rsid w:val="00BC1787"/>
    <w:rsid w:val="00BC382A"/>
    <w:rsid w:val="00BC4075"/>
    <w:rsid w:val="00BC44CC"/>
    <w:rsid w:val="00BC462F"/>
    <w:rsid w:val="00BC5619"/>
    <w:rsid w:val="00BC5AF7"/>
    <w:rsid w:val="00BC5BFA"/>
    <w:rsid w:val="00BC6886"/>
    <w:rsid w:val="00BC6D1E"/>
    <w:rsid w:val="00BC6F40"/>
    <w:rsid w:val="00BC731B"/>
    <w:rsid w:val="00BC7E5A"/>
    <w:rsid w:val="00BD1693"/>
    <w:rsid w:val="00BD2709"/>
    <w:rsid w:val="00BD4040"/>
    <w:rsid w:val="00BD4062"/>
    <w:rsid w:val="00BD4BF1"/>
    <w:rsid w:val="00BD4C70"/>
    <w:rsid w:val="00BD5CC9"/>
    <w:rsid w:val="00BD5DB3"/>
    <w:rsid w:val="00BD6474"/>
    <w:rsid w:val="00BD67F5"/>
    <w:rsid w:val="00BD69C2"/>
    <w:rsid w:val="00BD6EB7"/>
    <w:rsid w:val="00BD6EF6"/>
    <w:rsid w:val="00BE10A8"/>
    <w:rsid w:val="00BE1A8C"/>
    <w:rsid w:val="00BE3564"/>
    <w:rsid w:val="00BE38CE"/>
    <w:rsid w:val="00BE4F28"/>
    <w:rsid w:val="00BE5A7F"/>
    <w:rsid w:val="00BE65F9"/>
    <w:rsid w:val="00BE6738"/>
    <w:rsid w:val="00BE67DD"/>
    <w:rsid w:val="00BE6E63"/>
    <w:rsid w:val="00BF0B08"/>
    <w:rsid w:val="00BF3098"/>
    <w:rsid w:val="00BF3C6A"/>
    <w:rsid w:val="00BF4284"/>
    <w:rsid w:val="00BF4A8A"/>
    <w:rsid w:val="00BF5079"/>
    <w:rsid w:val="00BF5AF3"/>
    <w:rsid w:val="00BF5FBA"/>
    <w:rsid w:val="00BF6525"/>
    <w:rsid w:val="00BF6C9A"/>
    <w:rsid w:val="00BF7066"/>
    <w:rsid w:val="00C000D0"/>
    <w:rsid w:val="00C000EC"/>
    <w:rsid w:val="00C00628"/>
    <w:rsid w:val="00C00FE7"/>
    <w:rsid w:val="00C0160D"/>
    <w:rsid w:val="00C016D2"/>
    <w:rsid w:val="00C01AA3"/>
    <w:rsid w:val="00C01AF7"/>
    <w:rsid w:val="00C01E67"/>
    <w:rsid w:val="00C027B3"/>
    <w:rsid w:val="00C03732"/>
    <w:rsid w:val="00C03CA3"/>
    <w:rsid w:val="00C04379"/>
    <w:rsid w:val="00C048DC"/>
    <w:rsid w:val="00C04F4E"/>
    <w:rsid w:val="00C0508D"/>
    <w:rsid w:val="00C06996"/>
    <w:rsid w:val="00C06B2E"/>
    <w:rsid w:val="00C06D12"/>
    <w:rsid w:val="00C079AE"/>
    <w:rsid w:val="00C10582"/>
    <w:rsid w:val="00C11DC9"/>
    <w:rsid w:val="00C12428"/>
    <w:rsid w:val="00C12498"/>
    <w:rsid w:val="00C13A14"/>
    <w:rsid w:val="00C14608"/>
    <w:rsid w:val="00C14A93"/>
    <w:rsid w:val="00C14CAD"/>
    <w:rsid w:val="00C163E7"/>
    <w:rsid w:val="00C166DF"/>
    <w:rsid w:val="00C1676C"/>
    <w:rsid w:val="00C172AA"/>
    <w:rsid w:val="00C2255C"/>
    <w:rsid w:val="00C238A2"/>
    <w:rsid w:val="00C23F39"/>
    <w:rsid w:val="00C2481C"/>
    <w:rsid w:val="00C24960"/>
    <w:rsid w:val="00C252FE"/>
    <w:rsid w:val="00C25365"/>
    <w:rsid w:val="00C2596F"/>
    <w:rsid w:val="00C265AE"/>
    <w:rsid w:val="00C2715A"/>
    <w:rsid w:val="00C27326"/>
    <w:rsid w:val="00C27633"/>
    <w:rsid w:val="00C3035B"/>
    <w:rsid w:val="00C32028"/>
    <w:rsid w:val="00C32754"/>
    <w:rsid w:val="00C32900"/>
    <w:rsid w:val="00C330EF"/>
    <w:rsid w:val="00C34403"/>
    <w:rsid w:val="00C3500A"/>
    <w:rsid w:val="00C352CA"/>
    <w:rsid w:val="00C36003"/>
    <w:rsid w:val="00C36CD9"/>
    <w:rsid w:val="00C37254"/>
    <w:rsid w:val="00C37447"/>
    <w:rsid w:val="00C37795"/>
    <w:rsid w:val="00C37DE5"/>
    <w:rsid w:val="00C4026B"/>
    <w:rsid w:val="00C404A2"/>
    <w:rsid w:val="00C40C3A"/>
    <w:rsid w:val="00C422E3"/>
    <w:rsid w:val="00C4319E"/>
    <w:rsid w:val="00C43BB8"/>
    <w:rsid w:val="00C445A2"/>
    <w:rsid w:val="00C44BD8"/>
    <w:rsid w:val="00C4635C"/>
    <w:rsid w:val="00C470C2"/>
    <w:rsid w:val="00C50108"/>
    <w:rsid w:val="00C504F2"/>
    <w:rsid w:val="00C508A7"/>
    <w:rsid w:val="00C508DF"/>
    <w:rsid w:val="00C536FD"/>
    <w:rsid w:val="00C537A6"/>
    <w:rsid w:val="00C53E86"/>
    <w:rsid w:val="00C53EF4"/>
    <w:rsid w:val="00C541BE"/>
    <w:rsid w:val="00C54453"/>
    <w:rsid w:val="00C54516"/>
    <w:rsid w:val="00C54AF1"/>
    <w:rsid w:val="00C56323"/>
    <w:rsid w:val="00C563C9"/>
    <w:rsid w:val="00C572CB"/>
    <w:rsid w:val="00C57F58"/>
    <w:rsid w:val="00C619FF"/>
    <w:rsid w:val="00C6221F"/>
    <w:rsid w:val="00C6261A"/>
    <w:rsid w:val="00C62D35"/>
    <w:rsid w:val="00C62D92"/>
    <w:rsid w:val="00C63DE3"/>
    <w:rsid w:val="00C63ED2"/>
    <w:rsid w:val="00C64110"/>
    <w:rsid w:val="00C641B4"/>
    <w:rsid w:val="00C645F9"/>
    <w:rsid w:val="00C64B7F"/>
    <w:rsid w:val="00C666BB"/>
    <w:rsid w:val="00C666F3"/>
    <w:rsid w:val="00C67996"/>
    <w:rsid w:val="00C7074A"/>
    <w:rsid w:val="00C70947"/>
    <w:rsid w:val="00C71206"/>
    <w:rsid w:val="00C72710"/>
    <w:rsid w:val="00C727AB"/>
    <w:rsid w:val="00C73ED5"/>
    <w:rsid w:val="00C76914"/>
    <w:rsid w:val="00C7761F"/>
    <w:rsid w:val="00C812C3"/>
    <w:rsid w:val="00C82594"/>
    <w:rsid w:val="00C84103"/>
    <w:rsid w:val="00C8475C"/>
    <w:rsid w:val="00C85699"/>
    <w:rsid w:val="00C86973"/>
    <w:rsid w:val="00C90A7E"/>
    <w:rsid w:val="00C91805"/>
    <w:rsid w:val="00C92066"/>
    <w:rsid w:val="00C92B4C"/>
    <w:rsid w:val="00C92BA8"/>
    <w:rsid w:val="00C92FDB"/>
    <w:rsid w:val="00C93A88"/>
    <w:rsid w:val="00C94F7A"/>
    <w:rsid w:val="00C9524D"/>
    <w:rsid w:val="00C96C1B"/>
    <w:rsid w:val="00CA01C7"/>
    <w:rsid w:val="00CA08E5"/>
    <w:rsid w:val="00CA1E39"/>
    <w:rsid w:val="00CA3579"/>
    <w:rsid w:val="00CA4D0E"/>
    <w:rsid w:val="00CA4E60"/>
    <w:rsid w:val="00CA5007"/>
    <w:rsid w:val="00CA6080"/>
    <w:rsid w:val="00CB0170"/>
    <w:rsid w:val="00CB0B45"/>
    <w:rsid w:val="00CB0E23"/>
    <w:rsid w:val="00CB39FE"/>
    <w:rsid w:val="00CB3A00"/>
    <w:rsid w:val="00CB64B8"/>
    <w:rsid w:val="00CB65D0"/>
    <w:rsid w:val="00CB66EB"/>
    <w:rsid w:val="00CB6AD6"/>
    <w:rsid w:val="00CB7A2F"/>
    <w:rsid w:val="00CC0825"/>
    <w:rsid w:val="00CC25CE"/>
    <w:rsid w:val="00CC36B4"/>
    <w:rsid w:val="00CC37B4"/>
    <w:rsid w:val="00CC3D27"/>
    <w:rsid w:val="00CC5203"/>
    <w:rsid w:val="00CC606F"/>
    <w:rsid w:val="00CC64BD"/>
    <w:rsid w:val="00CC6AF1"/>
    <w:rsid w:val="00CC6ECB"/>
    <w:rsid w:val="00CC6F15"/>
    <w:rsid w:val="00CC73FB"/>
    <w:rsid w:val="00CC79A7"/>
    <w:rsid w:val="00CD012A"/>
    <w:rsid w:val="00CD0F00"/>
    <w:rsid w:val="00CD20BC"/>
    <w:rsid w:val="00CD39F0"/>
    <w:rsid w:val="00CD3CD4"/>
    <w:rsid w:val="00CD4101"/>
    <w:rsid w:val="00CD44E9"/>
    <w:rsid w:val="00CD56C8"/>
    <w:rsid w:val="00CD5DBF"/>
    <w:rsid w:val="00CD5DDC"/>
    <w:rsid w:val="00CD7E72"/>
    <w:rsid w:val="00CE0401"/>
    <w:rsid w:val="00CE12C4"/>
    <w:rsid w:val="00CE2CF7"/>
    <w:rsid w:val="00CE3461"/>
    <w:rsid w:val="00CE655F"/>
    <w:rsid w:val="00CE7999"/>
    <w:rsid w:val="00CE7C62"/>
    <w:rsid w:val="00CF05EB"/>
    <w:rsid w:val="00CF0D8C"/>
    <w:rsid w:val="00CF103D"/>
    <w:rsid w:val="00CF1807"/>
    <w:rsid w:val="00CF2EA3"/>
    <w:rsid w:val="00CF484A"/>
    <w:rsid w:val="00CF5A6D"/>
    <w:rsid w:val="00D00122"/>
    <w:rsid w:val="00D013F5"/>
    <w:rsid w:val="00D01E66"/>
    <w:rsid w:val="00D0220C"/>
    <w:rsid w:val="00D0234B"/>
    <w:rsid w:val="00D0236D"/>
    <w:rsid w:val="00D02A0E"/>
    <w:rsid w:val="00D02AE4"/>
    <w:rsid w:val="00D02E20"/>
    <w:rsid w:val="00D03A13"/>
    <w:rsid w:val="00D03D3C"/>
    <w:rsid w:val="00D05DE5"/>
    <w:rsid w:val="00D062DC"/>
    <w:rsid w:val="00D10261"/>
    <w:rsid w:val="00D10D36"/>
    <w:rsid w:val="00D117A8"/>
    <w:rsid w:val="00D13555"/>
    <w:rsid w:val="00D13A72"/>
    <w:rsid w:val="00D13C5E"/>
    <w:rsid w:val="00D14038"/>
    <w:rsid w:val="00D16BD9"/>
    <w:rsid w:val="00D17958"/>
    <w:rsid w:val="00D20097"/>
    <w:rsid w:val="00D215AF"/>
    <w:rsid w:val="00D222DC"/>
    <w:rsid w:val="00D22F97"/>
    <w:rsid w:val="00D23AA1"/>
    <w:rsid w:val="00D253CB"/>
    <w:rsid w:val="00D25FD8"/>
    <w:rsid w:val="00D263A8"/>
    <w:rsid w:val="00D2664C"/>
    <w:rsid w:val="00D266DD"/>
    <w:rsid w:val="00D3146D"/>
    <w:rsid w:val="00D34DEF"/>
    <w:rsid w:val="00D351EB"/>
    <w:rsid w:val="00D36B8B"/>
    <w:rsid w:val="00D36E6D"/>
    <w:rsid w:val="00D36F5D"/>
    <w:rsid w:val="00D37DBD"/>
    <w:rsid w:val="00D37EAD"/>
    <w:rsid w:val="00D4203F"/>
    <w:rsid w:val="00D4271D"/>
    <w:rsid w:val="00D42CEC"/>
    <w:rsid w:val="00D4366A"/>
    <w:rsid w:val="00D436BA"/>
    <w:rsid w:val="00D43853"/>
    <w:rsid w:val="00D44080"/>
    <w:rsid w:val="00D4449A"/>
    <w:rsid w:val="00D44DFF"/>
    <w:rsid w:val="00D458BC"/>
    <w:rsid w:val="00D46674"/>
    <w:rsid w:val="00D467A1"/>
    <w:rsid w:val="00D50196"/>
    <w:rsid w:val="00D502C2"/>
    <w:rsid w:val="00D51A02"/>
    <w:rsid w:val="00D525EF"/>
    <w:rsid w:val="00D52E9B"/>
    <w:rsid w:val="00D53249"/>
    <w:rsid w:val="00D5325B"/>
    <w:rsid w:val="00D53888"/>
    <w:rsid w:val="00D543D6"/>
    <w:rsid w:val="00D544BD"/>
    <w:rsid w:val="00D54BD4"/>
    <w:rsid w:val="00D568BC"/>
    <w:rsid w:val="00D6144D"/>
    <w:rsid w:val="00D61B4A"/>
    <w:rsid w:val="00D63BE2"/>
    <w:rsid w:val="00D63BF8"/>
    <w:rsid w:val="00D63BFE"/>
    <w:rsid w:val="00D63DC9"/>
    <w:rsid w:val="00D64392"/>
    <w:rsid w:val="00D64675"/>
    <w:rsid w:val="00D64C07"/>
    <w:rsid w:val="00D65048"/>
    <w:rsid w:val="00D65943"/>
    <w:rsid w:val="00D703A8"/>
    <w:rsid w:val="00D7060B"/>
    <w:rsid w:val="00D725AE"/>
    <w:rsid w:val="00D748F0"/>
    <w:rsid w:val="00D752FE"/>
    <w:rsid w:val="00D75E98"/>
    <w:rsid w:val="00D76675"/>
    <w:rsid w:val="00D76ED2"/>
    <w:rsid w:val="00D77AFE"/>
    <w:rsid w:val="00D77E2D"/>
    <w:rsid w:val="00D80129"/>
    <w:rsid w:val="00D8063F"/>
    <w:rsid w:val="00D807CE"/>
    <w:rsid w:val="00D810E2"/>
    <w:rsid w:val="00D814D3"/>
    <w:rsid w:val="00D8151B"/>
    <w:rsid w:val="00D81668"/>
    <w:rsid w:val="00D82131"/>
    <w:rsid w:val="00D82A88"/>
    <w:rsid w:val="00D839A2"/>
    <w:rsid w:val="00D845F6"/>
    <w:rsid w:val="00D85055"/>
    <w:rsid w:val="00D852AB"/>
    <w:rsid w:val="00D86BCF"/>
    <w:rsid w:val="00D90E68"/>
    <w:rsid w:val="00D91101"/>
    <w:rsid w:val="00D91105"/>
    <w:rsid w:val="00D9116E"/>
    <w:rsid w:val="00D9130D"/>
    <w:rsid w:val="00D91614"/>
    <w:rsid w:val="00D923B4"/>
    <w:rsid w:val="00D925E1"/>
    <w:rsid w:val="00D935AC"/>
    <w:rsid w:val="00D9360F"/>
    <w:rsid w:val="00D93A08"/>
    <w:rsid w:val="00D946F2"/>
    <w:rsid w:val="00D94721"/>
    <w:rsid w:val="00D96C16"/>
    <w:rsid w:val="00D97197"/>
    <w:rsid w:val="00D976DA"/>
    <w:rsid w:val="00D978EA"/>
    <w:rsid w:val="00D9791E"/>
    <w:rsid w:val="00D97A9E"/>
    <w:rsid w:val="00DA07AE"/>
    <w:rsid w:val="00DA0978"/>
    <w:rsid w:val="00DA2263"/>
    <w:rsid w:val="00DA3168"/>
    <w:rsid w:val="00DA3654"/>
    <w:rsid w:val="00DA3EC1"/>
    <w:rsid w:val="00DA57AD"/>
    <w:rsid w:val="00DA5D78"/>
    <w:rsid w:val="00DA6D36"/>
    <w:rsid w:val="00DA7273"/>
    <w:rsid w:val="00DB0EDC"/>
    <w:rsid w:val="00DB1604"/>
    <w:rsid w:val="00DB18AC"/>
    <w:rsid w:val="00DB1B25"/>
    <w:rsid w:val="00DB2B2C"/>
    <w:rsid w:val="00DB2D90"/>
    <w:rsid w:val="00DB5001"/>
    <w:rsid w:val="00DB55F0"/>
    <w:rsid w:val="00DB5EC0"/>
    <w:rsid w:val="00DB6046"/>
    <w:rsid w:val="00DB6071"/>
    <w:rsid w:val="00DB7638"/>
    <w:rsid w:val="00DB7783"/>
    <w:rsid w:val="00DC1648"/>
    <w:rsid w:val="00DC2CAF"/>
    <w:rsid w:val="00DC3B0C"/>
    <w:rsid w:val="00DC3CEB"/>
    <w:rsid w:val="00DC4082"/>
    <w:rsid w:val="00DC50D5"/>
    <w:rsid w:val="00DC5478"/>
    <w:rsid w:val="00DC55B9"/>
    <w:rsid w:val="00DC64DC"/>
    <w:rsid w:val="00DC72AD"/>
    <w:rsid w:val="00DC77A5"/>
    <w:rsid w:val="00DC7815"/>
    <w:rsid w:val="00DC7936"/>
    <w:rsid w:val="00DD0C5F"/>
    <w:rsid w:val="00DD0D9A"/>
    <w:rsid w:val="00DD1BE6"/>
    <w:rsid w:val="00DD1E0D"/>
    <w:rsid w:val="00DD34D0"/>
    <w:rsid w:val="00DD4AEC"/>
    <w:rsid w:val="00DD503D"/>
    <w:rsid w:val="00DD53BA"/>
    <w:rsid w:val="00DD6070"/>
    <w:rsid w:val="00DD7F24"/>
    <w:rsid w:val="00DE018F"/>
    <w:rsid w:val="00DE2FEC"/>
    <w:rsid w:val="00DE3FF0"/>
    <w:rsid w:val="00DE418F"/>
    <w:rsid w:val="00DE5397"/>
    <w:rsid w:val="00DE5E37"/>
    <w:rsid w:val="00DE6004"/>
    <w:rsid w:val="00DE601B"/>
    <w:rsid w:val="00DE6CA8"/>
    <w:rsid w:val="00DE750B"/>
    <w:rsid w:val="00DE7846"/>
    <w:rsid w:val="00DE7A62"/>
    <w:rsid w:val="00DF0D72"/>
    <w:rsid w:val="00DF0F4A"/>
    <w:rsid w:val="00DF1F20"/>
    <w:rsid w:val="00DF2264"/>
    <w:rsid w:val="00DF30C6"/>
    <w:rsid w:val="00DF48D5"/>
    <w:rsid w:val="00DF4969"/>
    <w:rsid w:val="00DF4B7C"/>
    <w:rsid w:val="00DF5A9B"/>
    <w:rsid w:val="00DF5D9B"/>
    <w:rsid w:val="00DF5F25"/>
    <w:rsid w:val="00DF6741"/>
    <w:rsid w:val="00E00144"/>
    <w:rsid w:val="00E004E5"/>
    <w:rsid w:val="00E005EC"/>
    <w:rsid w:val="00E01CC1"/>
    <w:rsid w:val="00E022DE"/>
    <w:rsid w:val="00E026E6"/>
    <w:rsid w:val="00E02CB5"/>
    <w:rsid w:val="00E030B7"/>
    <w:rsid w:val="00E04740"/>
    <w:rsid w:val="00E04D07"/>
    <w:rsid w:val="00E0526D"/>
    <w:rsid w:val="00E05391"/>
    <w:rsid w:val="00E077AD"/>
    <w:rsid w:val="00E10CF7"/>
    <w:rsid w:val="00E11088"/>
    <w:rsid w:val="00E11CB4"/>
    <w:rsid w:val="00E12234"/>
    <w:rsid w:val="00E13A4B"/>
    <w:rsid w:val="00E141A9"/>
    <w:rsid w:val="00E141C7"/>
    <w:rsid w:val="00E14C14"/>
    <w:rsid w:val="00E150DF"/>
    <w:rsid w:val="00E15C5A"/>
    <w:rsid w:val="00E1647F"/>
    <w:rsid w:val="00E17014"/>
    <w:rsid w:val="00E1728C"/>
    <w:rsid w:val="00E1754C"/>
    <w:rsid w:val="00E178D7"/>
    <w:rsid w:val="00E211DB"/>
    <w:rsid w:val="00E212B3"/>
    <w:rsid w:val="00E2131B"/>
    <w:rsid w:val="00E2136E"/>
    <w:rsid w:val="00E21F79"/>
    <w:rsid w:val="00E22793"/>
    <w:rsid w:val="00E22F15"/>
    <w:rsid w:val="00E22F36"/>
    <w:rsid w:val="00E24682"/>
    <w:rsid w:val="00E25EA9"/>
    <w:rsid w:val="00E25EBA"/>
    <w:rsid w:val="00E26EFE"/>
    <w:rsid w:val="00E2762D"/>
    <w:rsid w:val="00E3140B"/>
    <w:rsid w:val="00E317F0"/>
    <w:rsid w:val="00E31AF8"/>
    <w:rsid w:val="00E33323"/>
    <w:rsid w:val="00E33507"/>
    <w:rsid w:val="00E33563"/>
    <w:rsid w:val="00E34701"/>
    <w:rsid w:val="00E3512F"/>
    <w:rsid w:val="00E3551F"/>
    <w:rsid w:val="00E3663C"/>
    <w:rsid w:val="00E3669A"/>
    <w:rsid w:val="00E36A29"/>
    <w:rsid w:val="00E37586"/>
    <w:rsid w:val="00E37D6F"/>
    <w:rsid w:val="00E40772"/>
    <w:rsid w:val="00E41F79"/>
    <w:rsid w:val="00E446AB"/>
    <w:rsid w:val="00E4471A"/>
    <w:rsid w:val="00E44E16"/>
    <w:rsid w:val="00E452F9"/>
    <w:rsid w:val="00E515E9"/>
    <w:rsid w:val="00E51644"/>
    <w:rsid w:val="00E5202A"/>
    <w:rsid w:val="00E524AE"/>
    <w:rsid w:val="00E526C0"/>
    <w:rsid w:val="00E53752"/>
    <w:rsid w:val="00E53AD6"/>
    <w:rsid w:val="00E55261"/>
    <w:rsid w:val="00E55935"/>
    <w:rsid w:val="00E563FD"/>
    <w:rsid w:val="00E564D5"/>
    <w:rsid w:val="00E564F0"/>
    <w:rsid w:val="00E569C0"/>
    <w:rsid w:val="00E57774"/>
    <w:rsid w:val="00E6014E"/>
    <w:rsid w:val="00E6246D"/>
    <w:rsid w:val="00E631B9"/>
    <w:rsid w:val="00E6456C"/>
    <w:rsid w:val="00E647F6"/>
    <w:rsid w:val="00E651FB"/>
    <w:rsid w:val="00E65741"/>
    <w:rsid w:val="00E6578E"/>
    <w:rsid w:val="00E67657"/>
    <w:rsid w:val="00E67C07"/>
    <w:rsid w:val="00E707EB"/>
    <w:rsid w:val="00E70AC3"/>
    <w:rsid w:val="00E7133B"/>
    <w:rsid w:val="00E71903"/>
    <w:rsid w:val="00E71C74"/>
    <w:rsid w:val="00E72075"/>
    <w:rsid w:val="00E720A7"/>
    <w:rsid w:val="00E72795"/>
    <w:rsid w:val="00E73108"/>
    <w:rsid w:val="00E74A85"/>
    <w:rsid w:val="00E77335"/>
    <w:rsid w:val="00E77423"/>
    <w:rsid w:val="00E775B0"/>
    <w:rsid w:val="00E777C7"/>
    <w:rsid w:val="00E77D73"/>
    <w:rsid w:val="00E804F4"/>
    <w:rsid w:val="00E808A9"/>
    <w:rsid w:val="00E8108E"/>
    <w:rsid w:val="00E820D2"/>
    <w:rsid w:val="00E8413D"/>
    <w:rsid w:val="00E8500D"/>
    <w:rsid w:val="00E85279"/>
    <w:rsid w:val="00E85D4E"/>
    <w:rsid w:val="00E862B4"/>
    <w:rsid w:val="00E86528"/>
    <w:rsid w:val="00E86C02"/>
    <w:rsid w:val="00E86E0B"/>
    <w:rsid w:val="00E87F64"/>
    <w:rsid w:val="00E912BF"/>
    <w:rsid w:val="00E91A03"/>
    <w:rsid w:val="00E93991"/>
    <w:rsid w:val="00E93D50"/>
    <w:rsid w:val="00E948B8"/>
    <w:rsid w:val="00E95E97"/>
    <w:rsid w:val="00E95FFD"/>
    <w:rsid w:val="00E96535"/>
    <w:rsid w:val="00E96A70"/>
    <w:rsid w:val="00EA0189"/>
    <w:rsid w:val="00EA0407"/>
    <w:rsid w:val="00EA21D5"/>
    <w:rsid w:val="00EA23E7"/>
    <w:rsid w:val="00EA2BE8"/>
    <w:rsid w:val="00EA30BD"/>
    <w:rsid w:val="00EA4013"/>
    <w:rsid w:val="00EA4FFA"/>
    <w:rsid w:val="00EA60FF"/>
    <w:rsid w:val="00EA6A0C"/>
    <w:rsid w:val="00EA6B37"/>
    <w:rsid w:val="00EA6D4F"/>
    <w:rsid w:val="00EA7771"/>
    <w:rsid w:val="00EB09C5"/>
    <w:rsid w:val="00EB1384"/>
    <w:rsid w:val="00EB2CA4"/>
    <w:rsid w:val="00EB31D7"/>
    <w:rsid w:val="00EB3B2B"/>
    <w:rsid w:val="00EB417E"/>
    <w:rsid w:val="00EB4865"/>
    <w:rsid w:val="00EB50C5"/>
    <w:rsid w:val="00EB549A"/>
    <w:rsid w:val="00EB5A1B"/>
    <w:rsid w:val="00EB6117"/>
    <w:rsid w:val="00EC0680"/>
    <w:rsid w:val="00EC0A00"/>
    <w:rsid w:val="00EC0DC5"/>
    <w:rsid w:val="00EC0E95"/>
    <w:rsid w:val="00EC2C78"/>
    <w:rsid w:val="00EC2FD5"/>
    <w:rsid w:val="00EC4112"/>
    <w:rsid w:val="00EC46CE"/>
    <w:rsid w:val="00EC4782"/>
    <w:rsid w:val="00EC55B3"/>
    <w:rsid w:val="00EC567A"/>
    <w:rsid w:val="00EC657C"/>
    <w:rsid w:val="00EC75A0"/>
    <w:rsid w:val="00EC76A5"/>
    <w:rsid w:val="00ED0553"/>
    <w:rsid w:val="00ED05BB"/>
    <w:rsid w:val="00ED0813"/>
    <w:rsid w:val="00ED161B"/>
    <w:rsid w:val="00ED1F4C"/>
    <w:rsid w:val="00ED2082"/>
    <w:rsid w:val="00ED27E4"/>
    <w:rsid w:val="00ED34FC"/>
    <w:rsid w:val="00ED3958"/>
    <w:rsid w:val="00ED4643"/>
    <w:rsid w:val="00ED4754"/>
    <w:rsid w:val="00ED67F7"/>
    <w:rsid w:val="00ED70AA"/>
    <w:rsid w:val="00ED7D64"/>
    <w:rsid w:val="00EE05E8"/>
    <w:rsid w:val="00EE0F7C"/>
    <w:rsid w:val="00EE102E"/>
    <w:rsid w:val="00EE3C0D"/>
    <w:rsid w:val="00EE3E16"/>
    <w:rsid w:val="00EE51A5"/>
    <w:rsid w:val="00EE5B17"/>
    <w:rsid w:val="00EE5C00"/>
    <w:rsid w:val="00EE5E78"/>
    <w:rsid w:val="00EE73A5"/>
    <w:rsid w:val="00EE7DF0"/>
    <w:rsid w:val="00EE7ECE"/>
    <w:rsid w:val="00EF02BA"/>
    <w:rsid w:val="00EF15A5"/>
    <w:rsid w:val="00EF15DA"/>
    <w:rsid w:val="00EF1821"/>
    <w:rsid w:val="00EF203B"/>
    <w:rsid w:val="00EF2180"/>
    <w:rsid w:val="00EF2AED"/>
    <w:rsid w:val="00EF33B8"/>
    <w:rsid w:val="00EF3B14"/>
    <w:rsid w:val="00EF4434"/>
    <w:rsid w:val="00EF49AA"/>
    <w:rsid w:val="00EF49F3"/>
    <w:rsid w:val="00EF4D1F"/>
    <w:rsid w:val="00EF595C"/>
    <w:rsid w:val="00EF5A05"/>
    <w:rsid w:val="00EF627A"/>
    <w:rsid w:val="00EF7730"/>
    <w:rsid w:val="00F007DE"/>
    <w:rsid w:val="00F00CA0"/>
    <w:rsid w:val="00F01978"/>
    <w:rsid w:val="00F023E0"/>
    <w:rsid w:val="00F02EA2"/>
    <w:rsid w:val="00F03107"/>
    <w:rsid w:val="00F03DCE"/>
    <w:rsid w:val="00F04DAC"/>
    <w:rsid w:val="00F05A35"/>
    <w:rsid w:val="00F05B51"/>
    <w:rsid w:val="00F061AF"/>
    <w:rsid w:val="00F0688D"/>
    <w:rsid w:val="00F06C00"/>
    <w:rsid w:val="00F10230"/>
    <w:rsid w:val="00F11280"/>
    <w:rsid w:val="00F11B81"/>
    <w:rsid w:val="00F11D78"/>
    <w:rsid w:val="00F15892"/>
    <w:rsid w:val="00F158CB"/>
    <w:rsid w:val="00F15D52"/>
    <w:rsid w:val="00F16786"/>
    <w:rsid w:val="00F16CAB"/>
    <w:rsid w:val="00F16FA2"/>
    <w:rsid w:val="00F17A0D"/>
    <w:rsid w:val="00F210A4"/>
    <w:rsid w:val="00F21BE2"/>
    <w:rsid w:val="00F227EB"/>
    <w:rsid w:val="00F22ABF"/>
    <w:rsid w:val="00F22C95"/>
    <w:rsid w:val="00F22DB7"/>
    <w:rsid w:val="00F2323B"/>
    <w:rsid w:val="00F234DC"/>
    <w:rsid w:val="00F234E8"/>
    <w:rsid w:val="00F23CD5"/>
    <w:rsid w:val="00F2468F"/>
    <w:rsid w:val="00F249C5"/>
    <w:rsid w:val="00F24D43"/>
    <w:rsid w:val="00F250B5"/>
    <w:rsid w:val="00F25F50"/>
    <w:rsid w:val="00F26422"/>
    <w:rsid w:val="00F266B9"/>
    <w:rsid w:val="00F27046"/>
    <w:rsid w:val="00F3018D"/>
    <w:rsid w:val="00F312DE"/>
    <w:rsid w:val="00F31723"/>
    <w:rsid w:val="00F31B75"/>
    <w:rsid w:val="00F335B2"/>
    <w:rsid w:val="00F33612"/>
    <w:rsid w:val="00F3369C"/>
    <w:rsid w:val="00F3376B"/>
    <w:rsid w:val="00F33A5A"/>
    <w:rsid w:val="00F34197"/>
    <w:rsid w:val="00F34C84"/>
    <w:rsid w:val="00F35A05"/>
    <w:rsid w:val="00F3675E"/>
    <w:rsid w:val="00F368B4"/>
    <w:rsid w:val="00F36A5F"/>
    <w:rsid w:val="00F374FF"/>
    <w:rsid w:val="00F40287"/>
    <w:rsid w:val="00F406F4"/>
    <w:rsid w:val="00F4119F"/>
    <w:rsid w:val="00F4181D"/>
    <w:rsid w:val="00F42A79"/>
    <w:rsid w:val="00F4378C"/>
    <w:rsid w:val="00F43B9F"/>
    <w:rsid w:val="00F442E5"/>
    <w:rsid w:val="00F45BB7"/>
    <w:rsid w:val="00F4694A"/>
    <w:rsid w:val="00F46A05"/>
    <w:rsid w:val="00F46D03"/>
    <w:rsid w:val="00F470C3"/>
    <w:rsid w:val="00F47215"/>
    <w:rsid w:val="00F4730D"/>
    <w:rsid w:val="00F47504"/>
    <w:rsid w:val="00F479E4"/>
    <w:rsid w:val="00F47F13"/>
    <w:rsid w:val="00F47FCC"/>
    <w:rsid w:val="00F51056"/>
    <w:rsid w:val="00F511A1"/>
    <w:rsid w:val="00F51503"/>
    <w:rsid w:val="00F51A77"/>
    <w:rsid w:val="00F5240E"/>
    <w:rsid w:val="00F525C7"/>
    <w:rsid w:val="00F53844"/>
    <w:rsid w:val="00F5462C"/>
    <w:rsid w:val="00F54936"/>
    <w:rsid w:val="00F54977"/>
    <w:rsid w:val="00F5504B"/>
    <w:rsid w:val="00F55165"/>
    <w:rsid w:val="00F55176"/>
    <w:rsid w:val="00F55225"/>
    <w:rsid w:val="00F55D40"/>
    <w:rsid w:val="00F567CD"/>
    <w:rsid w:val="00F56FE9"/>
    <w:rsid w:val="00F61B7E"/>
    <w:rsid w:val="00F623F3"/>
    <w:rsid w:val="00F62491"/>
    <w:rsid w:val="00F625A0"/>
    <w:rsid w:val="00F63082"/>
    <w:rsid w:val="00F6476E"/>
    <w:rsid w:val="00F64F11"/>
    <w:rsid w:val="00F651EA"/>
    <w:rsid w:val="00F652D8"/>
    <w:rsid w:val="00F65C2B"/>
    <w:rsid w:val="00F672B2"/>
    <w:rsid w:val="00F67E43"/>
    <w:rsid w:val="00F70DB7"/>
    <w:rsid w:val="00F712FA"/>
    <w:rsid w:val="00F71C10"/>
    <w:rsid w:val="00F7245E"/>
    <w:rsid w:val="00F72D02"/>
    <w:rsid w:val="00F75B61"/>
    <w:rsid w:val="00F75DA4"/>
    <w:rsid w:val="00F760CF"/>
    <w:rsid w:val="00F77E84"/>
    <w:rsid w:val="00F802D0"/>
    <w:rsid w:val="00F805C8"/>
    <w:rsid w:val="00F80949"/>
    <w:rsid w:val="00F8332C"/>
    <w:rsid w:val="00F83755"/>
    <w:rsid w:val="00F83760"/>
    <w:rsid w:val="00F83862"/>
    <w:rsid w:val="00F8402B"/>
    <w:rsid w:val="00F8493F"/>
    <w:rsid w:val="00F849A1"/>
    <w:rsid w:val="00F85321"/>
    <w:rsid w:val="00F85A4E"/>
    <w:rsid w:val="00F85EC2"/>
    <w:rsid w:val="00F8779B"/>
    <w:rsid w:val="00F87E4D"/>
    <w:rsid w:val="00F902A3"/>
    <w:rsid w:val="00F908D4"/>
    <w:rsid w:val="00F91E20"/>
    <w:rsid w:val="00F91F1D"/>
    <w:rsid w:val="00F936F0"/>
    <w:rsid w:val="00F93B59"/>
    <w:rsid w:val="00F9411C"/>
    <w:rsid w:val="00F94707"/>
    <w:rsid w:val="00F94934"/>
    <w:rsid w:val="00F95065"/>
    <w:rsid w:val="00F9521E"/>
    <w:rsid w:val="00F967C1"/>
    <w:rsid w:val="00F96D95"/>
    <w:rsid w:val="00F97699"/>
    <w:rsid w:val="00FA07AE"/>
    <w:rsid w:val="00FA0AFF"/>
    <w:rsid w:val="00FA208C"/>
    <w:rsid w:val="00FA4ADB"/>
    <w:rsid w:val="00FA4FC1"/>
    <w:rsid w:val="00FA549F"/>
    <w:rsid w:val="00FA6646"/>
    <w:rsid w:val="00FA72DF"/>
    <w:rsid w:val="00FA74BA"/>
    <w:rsid w:val="00FB0E76"/>
    <w:rsid w:val="00FB186C"/>
    <w:rsid w:val="00FB1886"/>
    <w:rsid w:val="00FB1BE8"/>
    <w:rsid w:val="00FB207B"/>
    <w:rsid w:val="00FB25A6"/>
    <w:rsid w:val="00FB32B8"/>
    <w:rsid w:val="00FB414D"/>
    <w:rsid w:val="00FB60D9"/>
    <w:rsid w:val="00FB6B14"/>
    <w:rsid w:val="00FB75F7"/>
    <w:rsid w:val="00FC0799"/>
    <w:rsid w:val="00FC16D3"/>
    <w:rsid w:val="00FC1953"/>
    <w:rsid w:val="00FC1F46"/>
    <w:rsid w:val="00FC28F9"/>
    <w:rsid w:val="00FC2939"/>
    <w:rsid w:val="00FC2E58"/>
    <w:rsid w:val="00FC3353"/>
    <w:rsid w:val="00FC352A"/>
    <w:rsid w:val="00FC379C"/>
    <w:rsid w:val="00FC4404"/>
    <w:rsid w:val="00FC45F2"/>
    <w:rsid w:val="00FC5242"/>
    <w:rsid w:val="00FC5607"/>
    <w:rsid w:val="00FC5A74"/>
    <w:rsid w:val="00FC5D05"/>
    <w:rsid w:val="00FC7306"/>
    <w:rsid w:val="00FC736D"/>
    <w:rsid w:val="00FC76B7"/>
    <w:rsid w:val="00FC7DBC"/>
    <w:rsid w:val="00FD012A"/>
    <w:rsid w:val="00FD0967"/>
    <w:rsid w:val="00FD0BC8"/>
    <w:rsid w:val="00FD19BD"/>
    <w:rsid w:val="00FD6A03"/>
    <w:rsid w:val="00FD6BD8"/>
    <w:rsid w:val="00FE0C20"/>
    <w:rsid w:val="00FE0F9B"/>
    <w:rsid w:val="00FE1468"/>
    <w:rsid w:val="00FE1D96"/>
    <w:rsid w:val="00FE1F7B"/>
    <w:rsid w:val="00FE2207"/>
    <w:rsid w:val="00FE25AD"/>
    <w:rsid w:val="00FE2661"/>
    <w:rsid w:val="00FE3B0E"/>
    <w:rsid w:val="00FE3CDE"/>
    <w:rsid w:val="00FE4AAD"/>
    <w:rsid w:val="00FE558A"/>
    <w:rsid w:val="00FE58A8"/>
    <w:rsid w:val="00FE5B19"/>
    <w:rsid w:val="00FE6073"/>
    <w:rsid w:val="00FE7720"/>
    <w:rsid w:val="00FF078F"/>
    <w:rsid w:val="00FF1200"/>
    <w:rsid w:val="00FF202A"/>
    <w:rsid w:val="00FF26A8"/>
    <w:rsid w:val="00FF2C33"/>
    <w:rsid w:val="00FF31C5"/>
    <w:rsid w:val="00FF3BB9"/>
    <w:rsid w:val="00FF4967"/>
    <w:rsid w:val="00FF4AB3"/>
    <w:rsid w:val="00FF5718"/>
    <w:rsid w:val="00FF5E78"/>
    <w:rsid w:val="00FF67BB"/>
    <w:rsid w:val="00FF743B"/>
    <w:rsid w:val="00FF75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24631A"/>
    <w:rPr>
      <w:rFonts w:eastAsia="MS Mincho"/>
      <w:sz w:val="24"/>
      <w:szCs w:val="24"/>
      <w:lang w:eastAsia="ja-JP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brut">
    <w:name w:val="Plain Text"/>
    <w:basedOn w:val="Normal"/>
    <w:link w:val="TextebrutCar"/>
    <w:rsid w:val="0024631A"/>
    <w:rPr>
      <w:rFonts w:ascii="Courier New" w:eastAsia="Times New Roman" w:hAnsi="Courier New"/>
      <w:sz w:val="20"/>
      <w:szCs w:val="20"/>
      <w:lang w:val="x-none" w:eastAsia="x-none"/>
    </w:rPr>
  </w:style>
  <w:style w:type="character" w:customStyle="1" w:styleId="TextebrutCar">
    <w:name w:val="Texte brut Car"/>
    <w:link w:val="Textebrut"/>
    <w:rsid w:val="0024631A"/>
    <w:rPr>
      <w:rFonts w:ascii="Courier New" w:hAnsi="Courier New"/>
      <w:lang w:val="x-none" w:eastAsia="x-none" w:bidi="ar-SA"/>
    </w:rPr>
  </w:style>
  <w:style w:type="paragraph" w:styleId="Textedebulles">
    <w:name w:val="Balloon Text"/>
    <w:basedOn w:val="Normal"/>
    <w:link w:val="TextedebullesCar"/>
    <w:rsid w:val="0024631A"/>
    <w:rPr>
      <w:rFonts w:ascii="Tahoma" w:hAnsi="Tahoma"/>
      <w:sz w:val="16"/>
      <w:szCs w:val="16"/>
      <w:lang w:val="x-none"/>
    </w:rPr>
  </w:style>
  <w:style w:type="character" w:customStyle="1" w:styleId="TextedebullesCar">
    <w:name w:val="Texte de bulles Car"/>
    <w:link w:val="Textedebulles"/>
    <w:rsid w:val="0024631A"/>
    <w:rPr>
      <w:rFonts w:ascii="Tahoma" w:eastAsia="MS Mincho" w:hAnsi="Tahoma"/>
      <w:sz w:val="16"/>
      <w:szCs w:val="16"/>
      <w:lang w:val="x-none" w:eastAsia="ja-JP" w:bidi="ar-SA"/>
    </w:rPr>
  </w:style>
  <w:style w:type="paragraph" w:styleId="Commentaire">
    <w:name w:val="annotation text"/>
    <w:basedOn w:val="Normal"/>
    <w:link w:val="CommentaireCar"/>
    <w:rsid w:val="0024631A"/>
    <w:rPr>
      <w:sz w:val="20"/>
      <w:szCs w:val="20"/>
      <w:lang w:val="x-none"/>
    </w:rPr>
  </w:style>
  <w:style w:type="character" w:customStyle="1" w:styleId="CommentaireCar">
    <w:name w:val="Commentaire Car"/>
    <w:link w:val="Commentaire"/>
    <w:rsid w:val="0024631A"/>
    <w:rPr>
      <w:rFonts w:eastAsia="MS Mincho"/>
      <w:lang w:val="x-none" w:eastAsia="ja-JP" w:bidi="ar-SA"/>
    </w:rPr>
  </w:style>
  <w:style w:type="paragraph" w:styleId="Objetducommentaire">
    <w:name w:val="annotation subject"/>
    <w:basedOn w:val="Commentaire"/>
    <w:next w:val="Commentaire"/>
    <w:link w:val="ObjetducommentaireCar"/>
    <w:rsid w:val="0024631A"/>
    <w:rPr>
      <w:b/>
      <w:bCs/>
    </w:rPr>
  </w:style>
  <w:style w:type="character" w:customStyle="1" w:styleId="ObjetducommentaireCar">
    <w:name w:val="Objet du commentaire Car"/>
    <w:link w:val="Objetducommentaire"/>
    <w:rsid w:val="0024631A"/>
    <w:rPr>
      <w:rFonts w:eastAsia="MS Mincho"/>
      <w:b/>
      <w:bCs/>
      <w:lang w:val="x-none" w:eastAsia="ja-JP" w:bidi="ar-SA"/>
    </w:rPr>
  </w:style>
  <w:style w:type="paragraph" w:styleId="En-tte">
    <w:name w:val="header"/>
    <w:basedOn w:val="Normal"/>
    <w:link w:val="En-tteCar"/>
    <w:rsid w:val="0024631A"/>
    <w:pPr>
      <w:tabs>
        <w:tab w:val="center" w:pos="4536"/>
        <w:tab w:val="right" w:pos="9072"/>
      </w:tabs>
    </w:pPr>
    <w:rPr>
      <w:lang w:val="x-none"/>
    </w:rPr>
  </w:style>
  <w:style w:type="character" w:customStyle="1" w:styleId="En-tteCar">
    <w:name w:val="En-tête Car"/>
    <w:link w:val="En-tte"/>
    <w:rsid w:val="0024631A"/>
    <w:rPr>
      <w:rFonts w:eastAsia="MS Mincho"/>
      <w:sz w:val="24"/>
      <w:szCs w:val="24"/>
      <w:lang w:val="x-none" w:eastAsia="ja-JP" w:bidi="ar-SA"/>
    </w:rPr>
  </w:style>
  <w:style w:type="paragraph" w:styleId="Pieddepage">
    <w:name w:val="footer"/>
    <w:basedOn w:val="Normal"/>
    <w:link w:val="PieddepageCar"/>
    <w:rsid w:val="0024631A"/>
    <w:pPr>
      <w:tabs>
        <w:tab w:val="center" w:pos="4536"/>
        <w:tab w:val="right" w:pos="9072"/>
      </w:tabs>
    </w:pPr>
    <w:rPr>
      <w:lang w:val="x-none"/>
    </w:rPr>
  </w:style>
  <w:style w:type="character" w:customStyle="1" w:styleId="PieddepageCar">
    <w:name w:val="Pied de page Car"/>
    <w:link w:val="Pieddepage"/>
    <w:rsid w:val="0024631A"/>
    <w:rPr>
      <w:rFonts w:eastAsia="MS Mincho"/>
      <w:sz w:val="24"/>
      <w:szCs w:val="24"/>
      <w:lang w:val="x-none" w:eastAsia="ja-JP" w:bidi="ar-SA"/>
    </w:rPr>
  </w:style>
  <w:style w:type="paragraph" w:styleId="Notedebasdepage">
    <w:name w:val="footnote text"/>
    <w:basedOn w:val="Normal"/>
    <w:link w:val="NotedebasdepageCar"/>
    <w:rsid w:val="0024631A"/>
    <w:rPr>
      <w:sz w:val="20"/>
      <w:szCs w:val="20"/>
    </w:rPr>
  </w:style>
  <w:style w:type="character" w:customStyle="1" w:styleId="NotedebasdepageCar">
    <w:name w:val="Note de bas de page Car"/>
    <w:link w:val="Notedebasdepage"/>
    <w:rsid w:val="0024631A"/>
    <w:rPr>
      <w:rFonts w:eastAsia="MS Mincho"/>
      <w:lang w:val="fr-FR" w:eastAsia="ja-JP" w:bidi="ar-SA"/>
    </w:rPr>
  </w:style>
  <w:style w:type="character" w:styleId="Lienhypertexte">
    <w:name w:val="Hyperlink"/>
    <w:rsid w:val="000A16E4"/>
    <w:rPr>
      <w:color w:val="0000FF"/>
      <w:u w:val="single"/>
    </w:rPr>
  </w:style>
  <w:style w:type="table" w:styleId="Grilledutableau">
    <w:name w:val="Table Grid"/>
    <w:basedOn w:val="TableauNormal"/>
    <w:rsid w:val="0071240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fr-FR" w:eastAsia="fr-FR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24631A"/>
    <w:rPr>
      <w:rFonts w:eastAsia="MS Mincho"/>
      <w:sz w:val="24"/>
      <w:szCs w:val="24"/>
      <w:lang w:eastAsia="ja-JP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extebrut">
    <w:name w:val="Plain Text"/>
    <w:basedOn w:val="Normal"/>
    <w:link w:val="TextebrutCar"/>
    <w:rsid w:val="0024631A"/>
    <w:rPr>
      <w:rFonts w:ascii="Courier New" w:eastAsia="Times New Roman" w:hAnsi="Courier New"/>
      <w:sz w:val="20"/>
      <w:szCs w:val="20"/>
      <w:lang w:val="x-none" w:eastAsia="x-none"/>
    </w:rPr>
  </w:style>
  <w:style w:type="character" w:customStyle="1" w:styleId="TextebrutCar">
    <w:name w:val="Texte brut Car"/>
    <w:link w:val="Textebrut"/>
    <w:rsid w:val="0024631A"/>
    <w:rPr>
      <w:rFonts w:ascii="Courier New" w:hAnsi="Courier New"/>
      <w:lang w:val="x-none" w:eastAsia="x-none" w:bidi="ar-SA"/>
    </w:rPr>
  </w:style>
  <w:style w:type="paragraph" w:styleId="Textedebulles">
    <w:name w:val="Balloon Text"/>
    <w:basedOn w:val="Normal"/>
    <w:link w:val="TextedebullesCar"/>
    <w:rsid w:val="0024631A"/>
    <w:rPr>
      <w:rFonts w:ascii="Tahoma" w:hAnsi="Tahoma"/>
      <w:sz w:val="16"/>
      <w:szCs w:val="16"/>
      <w:lang w:val="x-none"/>
    </w:rPr>
  </w:style>
  <w:style w:type="character" w:customStyle="1" w:styleId="TextedebullesCar">
    <w:name w:val="Texte de bulles Car"/>
    <w:link w:val="Textedebulles"/>
    <w:rsid w:val="0024631A"/>
    <w:rPr>
      <w:rFonts w:ascii="Tahoma" w:eastAsia="MS Mincho" w:hAnsi="Tahoma"/>
      <w:sz w:val="16"/>
      <w:szCs w:val="16"/>
      <w:lang w:val="x-none" w:eastAsia="ja-JP" w:bidi="ar-SA"/>
    </w:rPr>
  </w:style>
  <w:style w:type="paragraph" w:styleId="Commentaire">
    <w:name w:val="annotation text"/>
    <w:basedOn w:val="Normal"/>
    <w:link w:val="CommentaireCar"/>
    <w:rsid w:val="0024631A"/>
    <w:rPr>
      <w:sz w:val="20"/>
      <w:szCs w:val="20"/>
      <w:lang w:val="x-none"/>
    </w:rPr>
  </w:style>
  <w:style w:type="character" w:customStyle="1" w:styleId="CommentaireCar">
    <w:name w:val="Commentaire Car"/>
    <w:link w:val="Commentaire"/>
    <w:rsid w:val="0024631A"/>
    <w:rPr>
      <w:rFonts w:eastAsia="MS Mincho"/>
      <w:lang w:val="x-none" w:eastAsia="ja-JP" w:bidi="ar-SA"/>
    </w:rPr>
  </w:style>
  <w:style w:type="paragraph" w:styleId="Objetducommentaire">
    <w:name w:val="annotation subject"/>
    <w:basedOn w:val="Commentaire"/>
    <w:next w:val="Commentaire"/>
    <w:link w:val="ObjetducommentaireCar"/>
    <w:rsid w:val="0024631A"/>
    <w:rPr>
      <w:b/>
      <w:bCs/>
    </w:rPr>
  </w:style>
  <w:style w:type="character" w:customStyle="1" w:styleId="ObjetducommentaireCar">
    <w:name w:val="Objet du commentaire Car"/>
    <w:link w:val="Objetducommentaire"/>
    <w:rsid w:val="0024631A"/>
    <w:rPr>
      <w:rFonts w:eastAsia="MS Mincho"/>
      <w:b/>
      <w:bCs/>
      <w:lang w:val="x-none" w:eastAsia="ja-JP" w:bidi="ar-SA"/>
    </w:rPr>
  </w:style>
  <w:style w:type="paragraph" w:styleId="En-tte">
    <w:name w:val="header"/>
    <w:basedOn w:val="Normal"/>
    <w:link w:val="En-tteCar"/>
    <w:rsid w:val="0024631A"/>
    <w:pPr>
      <w:tabs>
        <w:tab w:val="center" w:pos="4536"/>
        <w:tab w:val="right" w:pos="9072"/>
      </w:tabs>
    </w:pPr>
    <w:rPr>
      <w:lang w:val="x-none"/>
    </w:rPr>
  </w:style>
  <w:style w:type="character" w:customStyle="1" w:styleId="En-tteCar">
    <w:name w:val="En-tête Car"/>
    <w:link w:val="En-tte"/>
    <w:rsid w:val="0024631A"/>
    <w:rPr>
      <w:rFonts w:eastAsia="MS Mincho"/>
      <w:sz w:val="24"/>
      <w:szCs w:val="24"/>
      <w:lang w:val="x-none" w:eastAsia="ja-JP" w:bidi="ar-SA"/>
    </w:rPr>
  </w:style>
  <w:style w:type="paragraph" w:styleId="Pieddepage">
    <w:name w:val="footer"/>
    <w:basedOn w:val="Normal"/>
    <w:link w:val="PieddepageCar"/>
    <w:rsid w:val="0024631A"/>
    <w:pPr>
      <w:tabs>
        <w:tab w:val="center" w:pos="4536"/>
        <w:tab w:val="right" w:pos="9072"/>
      </w:tabs>
    </w:pPr>
    <w:rPr>
      <w:lang w:val="x-none"/>
    </w:rPr>
  </w:style>
  <w:style w:type="character" w:customStyle="1" w:styleId="PieddepageCar">
    <w:name w:val="Pied de page Car"/>
    <w:link w:val="Pieddepage"/>
    <w:rsid w:val="0024631A"/>
    <w:rPr>
      <w:rFonts w:eastAsia="MS Mincho"/>
      <w:sz w:val="24"/>
      <w:szCs w:val="24"/>
      <w:lang w:val="x-none" w:eastAsia="ja-JP" w:bidi="ar-SA"/>
    </w:rPr>
  </w:style>
  <w:style w:type="paragraph" w:styleId="Notedebasdepage">
    <w:name w:val="footnote text"/>
    <w:basedOn w:val="Normal"/>
    <w:link w:val="NotedebasdepageCar"/>
    <w:rsid w:val="0024631A"/>
    <w:rPr>
      <w:sz w:val="20"/>
      <w:szCs w:val="20"/>
    </w:rPr>
  </w:style>
  <w:style w:type="character" w:customStyle="1" w:styleId="NotedebasdepageCar">
    <w:name w:val="Note de bas de page Car"/>
    <w:link w:val="Notedebasdepage"/>
    <w:rsid w:val="0024631A"/>
    <w:rPr>
      <w:rFonts w:eastAsia="MS Mincho"/>
      <w:lang w:val="fr-FR" w:eastAsia="ja-JP" w:bidi="ar-SA"/>
    </w:rPr>
  </w:style>
  <w:style w:type="character" w:styleId="Lienhypertexte">
    <w:name w:val="Hyperlink"/>
    <w:rsid w:val="000A16E4"/>
    <w:rPr>
      <w:color w:val="0000FF"/>
      <w:u w:val="single"/>
    </w:rPr>
  </w:style>
  <w:style w:type="table" w:styleId="Grilledutableau">
    <w:name w:val="Table Grid"/>
    <w:basedOn w:val="TableauNormal"/>
    <w:rsid w:val="0071240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9773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8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tyles" Target="styles.xml"/><Relationship Id="rId7" Type="http://schemas.openxmlformats.org/officeDocument/2006/relationships/image" Target="media/image1.emf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image" Target="media/image4.emf"/><Relationship Id="rId4" Type="http://schemas.microsoft.com/office/2007/relationships/stylesWithEffects" Target="stylesWithEffects.xml"/><Relationship Id="rId9" Type="http://schemas.openxmlformats.org/officeDocument/2006/relationships/image" Target="media/image3.emf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F2E6EEB9-F027-40C9-9779-F3DA7B2A50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0</TotalTime>
  <Pages>5</Pages>
  <Words>2710</Words>
  <Characters>14910</Characters>
  <Application>Microsoft Office Word</Application>
  <DocSecurity>0</DocSecurity>
  <Lines>124</Lines>
  <Paragraphs>35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Table: Summary of neutral-neutral reaction review</vt:lpstr>
    </vt:vector>
  </TitlesOfParts>
  <Company>Perso</Company>
  <LinksUpToDate>false</LinksUpToDate>
  <CharactersWithSpaces>17585</CharactersWithSpaces>
  <SharedDoc>false</SharedDoc>
  <HLinks>
    <vt:vector size="786" baseType="variant">
      <vt:variant>
        <vt:i4>6291494</vt:i4>
      </vt:variant>
      <vt:variant>
        <vt:i4>1464</vt:i4>
      </vt:variant>
      <vt:variant>
        <vt:i4>0</vt:i4>
      </vt:variant>
      <vt:variant>
        <vt:i4>5</vt:i4>
      </vt:variant>
      <vt:variant>
        <vt:lpwstr>http://oasys2.confex.com/acs/235nm/techprogram/P1157562.HTM</vt:lpwstr>
      </vt:variant>
      <vt:variant>
        <vt:lpwstr/>
      </vt:variant>
      <vt:variant>
        <vt:i4>4194315</vt:i4>
      </vt:variant>
      <vt:variant>
        <vt:i4>1458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7798847</vt:i4>
      </vt:variant>
      <vt:variant>
        <vt:i4>1452</vt:i4>
      </vt:variant>
      <vt:variant>
        <vt:i4>0</vt:i4>
      </vt:variant>
      <vt:variant>
        <vt:i4>5</vt:i4>
      </vt:variant>
      <vt:variant>
        <vt:lpwstr/>
      </vt:variant>
      <vt:variant>
        <vt:lpwstr>_ENREF_147</vt:lpwstr>
      </vt:variant>
      <vt:variant>
        <vt:i4>4521995</vt:i4>
      </vt:variant>
      <vt:variant>
        <vt:i4>1446</vt:i4>
      </vt:variant>
      <vt:variant>
        <vt:i4>0</vt:i4>
      </vt:variant>
      <vt:variant>
        <vt:i4>5</vt:i4>
      </vt:variant>
      <vt:variant>
        <vt:lpwstr/>
      </vt:variant>
      <vt:variant>
        <vt:lpwstr>_ENREF_4</vt:lpwstr>
      </vt:variant>
      <vt:variant>
        <vt:i4>4784139</vt:i4>
      </vt:variant>
      <vt:variant>
        <vt:i4>1440</vt:i4>
      </vt:variant>
      <vt:variant>
        <vt:i4>0</vt:i4>
      </vt:variant>
      <vt:variant>
        <vt:i4>5</vt:i4>
      </vt:variant>
      <vt:variant>
        <vt:lpwstr/>
      </vt:variant>
      <vt:variant>
        <vt:lpwstr>_ENREF_83</vt:lpwstr>
      </vt:variant>
      <vt:variant>
        <vt:i4>5963861</vt:i4>
      </vt:variant>
      <vt:variant>
        <vt:i4>1377</vt:i4>
      </vt:variant>
      <vt:variant>
        <vt:i4>0</vt:i4>
      </vt:variant>
      <vt:variant>
        <vt:i4>5</vt:i4>
      </vt:variant>
      <vt:variant>
        <vt:lpwstr>http://www.atmosphere.mpg.de/</vt:lpwstr>
      </vt:variant>
      <vt:variant>
        <vt:lpwstr/>
      </vt:variant>
      <vt:variant>
        <vt:i4>5963861</vt:i4>
      </vt:variant>
      <vt:variant>
        <vt:i4>1368</vt:i4>
      </vt:variant>
      <vt:variant>
        <vt:i4>0</vt:i4>
      </vt:variant>
      <vt:variant>
        <vt:i4>5</vt:i4>
      </vt:variant>
      <vt:variant>
        <vt:lpwstr>http://www.atmosphere.mpg.de/</vt:lpwstr>
      </vt:variant>
      <vt:variant>
        <vt:lpwstr/>
      </vt:variant>
      <vt:variant>
        <vt:i4>4653067</vt:i4>
      </vt:variant>
      <vt:variant>
        <vt:i4>1364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667768</vt:i4>
      </vt:variant>
      <vt:variant>
        <vt:i4>1358</vt:i4>
      </vt:variant>
      <vt:variant>
        <vt:i4>0</vt:i4>
      </vt:variant>
      <vt:variant>
        <vt:i4>5</vt:i4>
      </vt:variant>
      <vt:variant>
        <vt:lpwstr/>
      </vt:variant>
      <vt:variant>
        <vt:lpwstr>_ENREF_135</vt:lpwstr>
      </vt:variant>
      <vt:variant>
        <vt:i4>4653067</vt:i4>
      </vt:variant>
      <vt:variant>
        <vt:i4>1352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733305</vt:i4>
      </vt:variant>
      <vt:variant>
        <vt:i4>1343</vt:i4>
      </vt:variant>
      <vt:variant>
        <vt:i4>0</vt:i4>
      </vt:variant>
      <vt:variant>
        <vt:i4>5</vt:i4>
      </vt:variant>
      <vt:variant>
        <vt:lpwstr/>
      </vt:variant>
      <vt:variant>
        <vt:lpwstr>_ENREF_126</vt:lpwstr>
      </vt:variant>
      <vt:variant>
        <vt:i4>7798841</vt:i4>
      </vt:variant>
      <vt:variant>
        <vt:i4>1337</vt:i4>
      </vt:variant>
      <vt:variant>
        <vt:i4>0</vt:i4>
      </vt:variant>
      <vt:variant>
        <vt:i4>5</vt:i4>
      </vt:variant>
      <vt:variant>
        <vt:lpwstr/>
      </vt:variant>
      <vt:variant>
        <vt:lpwstr>_ENREF_127</vt:lpwstr>
      </vt:variant>
      <vt:variant>
        <vt:i4>7733305</vt:i4>
      </vt:variant>
      <vt:variant>
        <vt:i4>1325</vt:i4>
      </vt:variant>
      <vt:variant>
        <vt:i4>0</vt:i4>
      </vt:variant>
      <vt:variant>
        <vt:i4>5</vt:i4>
      </vt:variant>
      <vt:variant>
        <vt:lpwstr/>
      </vt:variant>
      <vt:variant>
        <vt:lpwstr>_ENREF_126</vt:lpwstr>
      </vt:variant>
      <vt:variant>
        <vt:i4>4653067</vt:i4>
      </vt:variant>
      <vt:variant>
        <vt:i4>1316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340088</vt:i4>
      </vt:variant>
      <vt:variant>
        <vt:i4>1302</vt:i4>
      </vt:variant>
      <vt:variant>
        <vt:i4>0</vt:i4>
      </vt:variant>
      <vt:variant>
        <vt:i4>5</vt:i4>
      </vt:variant>
      <vt:variant>
        <vt:lpwstr/>
      </vt:variant>
      <vt:variant>
        <vt:lpwstr>_ENREF_130</vt:lpwstr>
      </vt:variant>
      <vt:variant>
        <vt:i4>7340082</vt:i4>
      </vt:variant>
      <vt:variant>
        <vt:i4>1293</vt:i4>
      </vt:variant>
      <vt:variant>
        <vt:i4>0</vt:i4>
      </vt:variant>
      <vt:variant>
        <vt:i4>5</vt:i4>
      </vt:variant>
      <vt:variant>
        <vt:lpwstr/>
      </vt:variant>
      <vt:variant>
        <vt:lpwstr>_ENREF_190</vt:lpwstr>
      </vt:variant>
      <vt:variant>
        <vt:i4>4653067</vt:i4>
      </vt:variant>
      <vt:variant>
        <vt:i4>1282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667768</vt:i4>
      </vt:variant>
      <vt:variant>
        <vt:i4>1276</vt:i4>
      </vt:variant>
      <vt:variant>
        <vt:i4>0</vt:i4>
      </vt:variant>
      <vt:variant>
        <vt:i4>5</vt:i4>
      </vt:variant>
      <vt:variant>
        <vt:lpwstr/>
      </vt:variant>
      <vt:variant>
        <vt:lpwstr>_ENREF_135</vt:lpwstr>
      </vt:variant>
      <vt:variant>
        <vt:i4>7340082</vt:i4>
      </vt:variant>
      <vt:variant>
        <vt:i4>1270</vt:i4>
      </vt:variant>
      <vt:variant>
        <vt:i4>0</vt:i4>
      </vt:variant>
      <vt:variant>
        <vt:i4>5</vt:i4>
      </vt:variant>
      <vt:variant>
        <vt:lpwstr/>
      </vt:variant>
      <vt:variant>
        <vt:lpwstr>_ENREF_190</vt:lpwstr>
      </vt:variant>
      <vt:variant>
        <vt:i4>7340082</vt:i4>
      </vt:variant>
      <vt:variant>
        <vt:i4>1264</vt:i4>
      </vt:variant>
      <vt:variant>
        <vt:i4>0</vt:i4>
      </vt:variant>
      <vt:variant>
        <vt:i4>5</vt:i4>
      </vt:variant>
      <vt:variant>
        <vt:lpwstr/>
      </vt:variant>
      <vt:variant>
        <vt:lpwstr>_ENREF_190</vt:lpwstr>
      </vt:variant>
      <vt:variant>
        <vt:i4>4653067</vt:i4>
      </vt:variant>
      <vt:variant>
        <vt:i4>1253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194315</vt:i4>
      </vt:variant>
      <vt:variant>
        <vt:i4>1247</vt:i4>
      </vt:variant>
      <vt:variant>
        <vt:i4>0</vt:i4>
      </vt:variant>
      <vt:variant>
        <vt:i4>5</vt:i4>
      </vt:variant>
      <vt:variant>
        <vt:lpwstr/>
      </vt:variant>
      <vt:variant>
        <vt:lpwstr>_ENREF_16</vt:lpwstr>
      </vt:variant>
      <vt:variant>
        <vt:i4>7602227</vt:i4>
      </vt:variant>
      <vt:variant>
        <vt:i4>1238</vt:i4>
      </vt:variant>
      <vt:variant>
        <vt:i4>0</vt:i4>
      </vt:variant>
      <vt:variant>
        <vt:i4>5</vt:i4>
      </vt:variant>
      <vt:variant>
        <vt:lpwstr/>
      </vt:variant>
      <vt:variant>
        <vt:lpwstr>_ENREF_184</vt:lpwstr>
      </vt:variant>
      <vt:variant>
        <vt:i4>7405630</vt:i4>
      </vt:variant>
      <vt:variant>
        <vt:i4>1232</vt:i4>
      </vt:variant>
      <vt:variant>
        <vt:i4>0</vt:i4>
      </vt:variant>
      <vt:variant>
        <vt:i4>5</vt:i4>
      </vt:variant>
      <vt:variant>
        <vt:lpwstr/>
      </vt:variant>
      <vt:variant>
        <vt:lpwstr>_ENREF_151</vt:lpwstr>
      </vt:variant>
      <vt:variant>
        <vt:i4>4653067</vt:i4>
      </vt:variant>
      <vt:variant>
        <vt:i4>1226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602236</vt:i4>
      </vt:variant>
      <vt:variant>
        <vt:i4>1220</vt:i4>
      </vt:variant>
      <vt:variant>
        <vt:i4>0</vt:i4>
      </vt:variant>
      <vt:variant>
        <vt:i4>5</vt:i4>
      </vt:variant>
      <vt:variant>
        <vt:lpwstr/>
      </vt:variant>
      <vt:variant>
        <vt:lpwstr>_ENREF_174</vt:lpwstr>
      </vt:variant>
      <vt:variant>
        <vt:i4>7405630</vt:i4>
      </vt:variant>
      <vt:variant>
        <vt:i4>1214</vt:i4>
      </vt:variant>
      <vt:variant>
        <vt:i4>0</vt:i4>
      </vt:variant>
      <vt:variant>
        <vt:i4>5</vt:i4>
      </vt:variant>
      <vt:variant>
        <vt:lpwstr/>
      </vt:variant>
      <vt:variant>
        <vt:lpwstr>_ENREF_151</vt:lpwstr>
      </vt:variant>
      <vt:variant>
        <vt:i4>4653067</vt:i4>
      </vt:variant>
      <vt:variant>
        <vt:i4>1193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667763</vt:i4>
      </vt:variant>
      <vt:variant>
        <vt:i4>1187</vt:i4>
      </vt:variant>
      <vt:variant>
        <vt:i4>0</vt:i4>
      </vt:variant>
      <vt:variant>
        <vt:i4>5</vt:i4>
      </vt:variant>
      <vt:variant>
        <vt:lpwstr/>
      </vt:variant>
      <vt:variant>
        <vt:lpwstr>_ENREF_185</vt:lpwstr>
      </vt:variant>
      <vt:variant>
        <vt:i4>4653067</vt:i4>
      </vt:variant>
      <vt:variant>
        <vt:i4>1181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864377</vt:i4>
      </vt:variant>
      <vt:variant>
        <vt:i4>1175</vt:i4>
      </vt:variant>
      <vt:variant>
        <vt:i4>0</vt:i4>
      </vt:variant>
      <vt:variant>
        <vt:i4>5</vt:i4>
      </vt:variant>
      <vt:variant>
        <vt:lpwstr/>
      </vt:variant>
      <vt:variant>
        <vt:lpwstr>_ENREF_128</vt:lpwstr>
      </vt:variant>
      <vt:variant>
        <vt:i4>4653067</vt:i4>
      </vt:variant>
      <vt:variant>
        <vt:i4>1164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798835</vt:i4>
      </vt:variant>
      <vt:variant>
        <vt:i4>1155</vt:i4>
      </vt:variant>
      <vt:variant>
        <vt:i4>0</vt:i4>
      </vt:variant>
      <vt:variant>
        <vt:i4>5</vt:i4>
      </vt:variant>
      <vt:variant>
        <vt:lpwstr/>
      </vt:variant>
      <vt:variant>
        <vt:lpwstr>_ENREF_187</vt:lpwstr>
      </vt:variant>
      <vt:variant>
        <vt:i4>4653067</vt:i4>
      </vt:variant>
      <vt:variant>
        <vt:i4>1130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653067</vt:i4>
      </vt:variant>
      <vt:variant>
        <vt:i4>1121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653067</vt:i4>
      </vt:variant>
      <vt:variant>
        <vt:i4>1115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929912</vt:i4>
      </vt:variant>
      <vt:variant>
        <vt:i4>1109</vt:i4>
      </vt:variant>
      <vt:variant>
        <vt:i4>0</vt:i4>
      </vt:variant>
      <vt:variant>
        <vt:i4>5</vt:i4>
      </vt:variant>
      <vt:variant>
        <vt:lpwstr/>
      </vt:variant>
      <vt:variant>
        <vt:lpwstr>_ENREF_139</vt:lpwstr>
      </vt:variant>
      <vt:variant>
        <vt:i4>7733299</vt:i4>
      </vt:variant>
      <vt:variant>
        <vt:i4>1103</vt:i4>
      </vt:variant>
      <vt:variant>
        <vt:i4>0</vt:i4>
      </vt:variant>
      <vt:variant>
        <vt:i4>5</vt:i4>
      </vt:variant>
      <vt:variant>
        <vt:lpwstr/>
      </vt:variant>
      <vt:variant>
        <vt:lpwstr>_ENREF_186</vt:lpwstr>
      </vt:variant>
      <vt:variant>
        <vt:i4>7405625</vt:i4>
      </vt:variant>
      <vt:variant>
        <vt:i4>1097</vt:i4>
      </vt:variant>
      <vt:variant>
        <vt:i4>0</vt:i4>
      </vt:variant>
      <vt:variant>
        <vt:i4>5</vt:i4>
      </vt:variant>
      <vt:variant>
        <vt:lpwstr/>
      </vt:variant>
      <vt:variant>
        <vt:lpwstr>_ENREF_121</vt:lpwstr>
      </vt:variant>
      <vt:variant>
        <vt:i4>4653067</vt:i4>
      </vt:variant>
      <vt:variant>
        <vt:i4>1091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471163</vt:i4>
      </vt:variant>
      <vt:variant>
        <vt:i4>1085</vt:i4>
      </vt:variant>
      <vt:variant>
        <vt:i4>0</vt:i4>
      </vt:variant>
      <vt:variant>
        <vt:i4>5</vt:i4>
      </vt:variant>
      <vt:variant>
        <vt:lpwstr/>
      </vt:variant>
      <vt:variant>
        <vt:lpwstr>_ENREF_102</vt:lpwstr>
      </vt:variant>
      <vt:variant>
        <vt:i4>7405625</vt:i4>
      </vt:variant>
      <vt:variant>
        <vt:i4>1079</vt:i4>
      </vt:variant>
      <vt:variant>
        <vt:i4>0</vt:i4>
      </vt:variant>
      <vt:variant>
        <vt:i4>5</vt:i4>
      </vt:variant>
      <vt:variant>
        <vt:lpwstr/>
      </vt:variant>
      <vt:variant>
        <vt:lpwstr>_ENREF_121</vt:lpwstr>
      </vt:variant>
      <vt:variant>
        <vt:i4>4653067</vt:i4>
      </vt:variant>
      <vt:variant>
        <vt:i4>1068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653067</vt:i4>
      </vt:variant>
      <vt:variant>
        <vt:i4>1059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798846</vt:i4>
      </vt:variant>
      <vt:variant>
        <vt:i4>1053</vt:i4>
      </vt:variant>
      <vt:variant>
        <vt:i4>0</vt:i4>
      </vt:variant>
      <vt:variant>
        <vt:i4>5</vt:i4>
      </vt:variant>
      <vt:variant>
        <vt:lpwstr/>
      </vt:variant>
      <vt:variant>
        <vt:lpwstr>_ENREF_157</vt:lpwstr>
      </vt:variant>
      <vt:variant>
        <vt:i4>4653067</vt:i4>
      </vt:variant>
      <vt:variant>
        <vt:i4>1047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929912</vt:i4>
      </vt:variant>
      <vt:variant>
        <vt:i4>1041</vt:i4>
      </vt:variant>
      <vt:variant>
        <vt:i4>0</vt:i4>
      </vt:variant>
      <vt:variant>
        <vt:i4>5</vt:i4>
      </vt:variant>
      <vt:variant>
        <vt:lpwstr/>
      </vt:variant>
      <vt:variant>
        <vt:lpwstr>_ENREF_139</vt:lpwstr>
      </vt:variant>
      <vt:variant>
        <vt:i4>4653067</vt:i4>
      </vt:variant>
      <vt:variant>
        <vt:i4>1035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653067</vt:i4>
      </vt:variant>
      <vt:variant>
        <vt:i4>1024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864382</vt:i4>
      </vt:variant>
      <vt:variant>
        <vt:i4>1018</vt:i4>
      </vt:variant>
      <vt:variant>
        <vt:i4>0</vt:i4>
      </vt:variant>
      <vt:variant>
        <vt:i4>5</vt:i4>
      </vt:variant>
      <vt:variant>
        <vt:lpwstr/>
      </vt:variant>
      <vt:variant>
        <vt:lpwstr>_ENREF_158</vt:lpwstr>
      </vt:variant>
      <vt:variant>
        <vt:i4>4390923</vt:i4>
      </vt:variant>
      <vt:variant>
        <vt:i4>1012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587531</vt:i4>
      </vt:variant>
      <vt:variant>
        <vt:i4>1001</vt:i4>
      </vt:variant>
      <vt:variant>
        <vt:i4>0</vt:i4>
      </vt:variant>
      <vt:variant>
        <vt:i4>5</vt:i4>
      </vt:variant>
      <vt:variant>
        <vt:lpwstr/>
      </vt:variant>
      <vt:variant>
        <vt:lpwstr>_ENREF_76</vt:lpwstr>
      </vt:variant>
      <vt:variant>
        <vt:i4>4587531</vt:i4>
      </vt:variant>
      <vt:variant>
        <vt:i4>995</vt:i4>
      </vt:variant>
      <vt:variant>
        <vt:i4>0</vt:i4>
      </vt:variant>
      <vt:variant>
        <vt:i4>5</vt:i4>
      </vt:variant>
      <vt:variant>
        <vt:lpwstr/>
      </vt:variant>
      <vt:variant>
        <vt:lpwstr>_ENREF_76</vt:lpwstr>
      </vt:variant>
      <vt:variant>
        <vt:i4>4784139</vt:i4>
      </vt:variant>
      <vt:variant>
        <vt:i4>989</vt:i4>
      </vt:variant>
      <vt:variant>
        <vt:i4>0</vt:i4>
      </vt:variant>
      <vt:variant>
        <vt:i4>5</vt:i4>
      </vt:variant>
      <vt:variant>
        <vt:lpwstr/>
      </vt:variant>
      <vt:variant>
        <vt:lpwstr>_ENREF_80</vt:lpwstr>
      </vt:variant>
      <vt:variant>
        <vt:i4>4784139</vt:i4>
      </vt:variant>
      <vt:variant>
        <vt:i4>963</vt:i4>
      </vt:variant>
      <vt:variant>
        <vt:i4>0</vt:i4>
      </vt:variant>
      <vt:variant>
        <vt:i4>5</vt:i4>
      </vt:variant>
      <vt:variant>
        <vt:lpwstr/>
      </vt:variant>
      <vt:variant>
        <vt:lpwstr>_ENREF_80</vt:lpwstr>
      </vt:variant>
      <vt:variant>
        <vt:i4>4784139</vt:i4>
      </vt:variant>
      <vt:variant>
        <vt:i4>957</vt:i4>
      </vt:variant>
      <vt:variant>
        <vt:i4>0</vt:i4>
      </vt:variant>
      <vt:variant>
        <vt:i4>5</vt:i4>
      </vt:variant>
      <vt:variant>
        <vt:lpwstr/>
      </vt:variant>
      <vt:variant>
        <vt:lpwstr>_ENREF_80</vt:lpwstr>
      </vt:variant>
      <vt:variant>
        <vt:i4>4784139</vt:i4>
      </vt:variant>
      <vt:variant>
        <vt:i4>951</vt:i4>
      </vt:variant>
      <vt:variant>
        <vt:i4>0</vt:i4>
      </vt:variant>
      <vt:variant>
        <vt:i4>5</vt:i4>
      </vt:variant>
      <vt:variant>
        <vt:lpwstr/>
      </vt:variant>
      <vt:variant>
        <vt:lpwstr>_ENREF_80</vt:lpwstr>
      </vt:variant>
      <vt:variant>
        <vt:i4>7667772</vt:i4>
      </vt:variant>
      <vt:variant>
        <vt:i4>933</vt:i4>
      </vt:variant>
      <vt:variant>
        <vt:i4>0</vt:i4>
      </vt:variant>
      <vt:variant>
        <vt:i4>5</vt:i4>
      </vt:variant>
      <vt:variant>
        <vt:lpwstr/>
      </vt:variant>
      <vt:variant>
        <vt:lpwstr>_ENREF_175</vt:lpwstr>
      </vt:variant>
      <vt:variant>
        <vt:i4>4653067</vt:i4>
      </vt:variant>
      <vt:variant>
        <vt:i4>922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602235</vt:i4>
      </vt:variant>
      <vt:variant>
        <vt:i4>908</vt:i4>
      </vt:variant>
      <vt:variant>
        <vt:i4>0</vt:i4>
      </vt:variant>
      <vt:variant>
        <vt:i4>5</vt:i4>
      </vt:variant>
      <vt:variant>
        <vt:lpwstr/>
      </vt:variant>
      <vt:variant>
        <vt:lpwstr>_ENREF_104</vt:lpwstr>
      </vt:variant>
      <vt:variant>
        <vt:i4>4194315</vt:i4>
      </vt:variant>
      <vt:variant>
        <vt:i4>902</vt:i4>
      </vt:variant>
      <vt:variant>
        <vt:i4>0</vt:i4>
      </vt:variant>
      <vt:variant>
        <vt:i4>5</vt:i4>
      </vt:variant>
      <vt:variant>
        <vt:lpwstr/>
      </vt:variant>
      <vt:variant>
        <vt:lpwstr>_ENREF_13</vt:lpwstr>
      </vt:variant>
      <vt:variant>
        <vt:i4>4653067</vt:i4>
      </vt:variant>
      <vt:variant>
        <vt:i4>891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653067</vt:i4>
      </vt:variant>
      <vt:variant>
        <vt:i4>885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536696</vt:i4>
      </vt:variant>
      <vt:variant>
        <vt:i4>866</vt:i4>
      </vt:variant>
      <vt:variant>
        <vt:i4>0</vt:i4>
      </vt:variant>
      <vt:variant>
        <vt:i4>5</vt:i4>
      </vt:variant>
      <vt:variant>
        <vt:lpwstr/>
      </vt:variant>
      <vt:variant>
        <vt:lpwstr>_ENREF_133</vt:lpwstr>
      </vt:variant>
      <vt:variant>
        <vt:i4>4587531</vt:i4>
      </vt:variant>
      <vt:variant>
        <vt:i4>860</vt:i4>
      </vt:variant>
      <vt:variant>
        <vt:i4>0</vt:i4>
      </vt:variant>
      <vt:variant>
        <vt:i4>5</vt:i4>
      </vt:variant>
      <vt:variant>
        <vt:lpwstr/>
      </vt:variant>
      <vt:variant>
        <vt:lpwstr>_ENREF_76</vt:lpwstr>
      </vt:variant>
      <vt:variant>
        <vt:i4>4587531</vt:i4>
      </vt:variant>
      <vt:variant>
        <vt:i4>854</vt:i4>
      </vt:variant>
      <vt:variant>
        <vt:i4>0</vt:i4>
      </vt:variant>
      <vt:variant>
        <vt:i4>5</vt:i4>
      </vt:variant>
      <vt:variant>
        <vt:lpwstr/>
      </vt:variant>
      <vt:variant>
        <vt:lpwstr>_ENREF_76</vt:lpwstr>
      </vt:variant>
      <vt:variant>
        <vt:i4>4718603</vt:i4>
      </vt:variant>
      <vt:variant>
        <vt:i4>848</vt:i4>
      </vt:variant>
      <vt:variant>
        <vt:i4>0</vt:i4>
      </vt:variant>
      <vt:variant>
        <vt:i4>5</vt:i4>
      </vt:variant>
      <vt:variant>
        <vt:lpwstr/>
      </vt:variant>
      <vt:variant>
        <vt:lpwstr>_ENREF_97</vt:lpwstr>
      </vt:variant>
      <vt:variant>
        <vt:i4>7536700</vt:i4>
      </vt:variant>
      <vt:variant>
        <vt:i4>842</vt:i4>
      </vt:variant>
      <vt:variant>
        <vt:i4>0</vt:i4>
      </vt:variant>
      <vt:variant>
        <vt:i4>5</vt:i4>
      </vt:variant>
      <vt:variant>
        <vt:lpwstr/>
      </vt:variant>
      <vt:variant>
        <vt:lpwstr>_ENREF_173</vt:lpwstr>
      </vt:variant>
      <vt:variant>
        <vt:i4>7536700</vt:i4>
      </vt:variant>
      <vt:variant>
        <vt:i4>833</vt:i4>
      </vt:variant>
      <vt:variant>
        <vt:i4>0</vt:i4>
      </vt:variant>
      <vt:variant>
        <vt:i4>5</vt:i4>
      </vt:variant>
      <vt:variant>
        <vt:lpwstr/>
      </vt:variant>
      <vt:variant>
        <vt:lpwstr>_ENREF_173</vt:lpwstr>
      </vt:variant>
      <vt:variant>
        <vt:i4>7536700</vt:i4>
      </vt:variant>
      <vt:variant>
        <vt:i4>827</vt:i4>
      </vt:variant>
      <vt:variant>
        <vt:i4>0</vt:i4>
      </vt:variant>
      <vt:variant>
        <vt:i4>5</vt:i4>
      </vt:variant>
      <vt:variant>
        <vt:lpwstr/>
      </vt:variant>
      <vt:variant>
        <vt:lpwstr>_ENREF_173</vt:lpwstr>
      </vt:variant>
      <vt:variant>
        <vt:i4>7340092</vt:i4>
      </vt:variant>
      <vt:variant>
        <vt:i4>815</vt:i4>
      </vt:variant>
      <vt:variant>
        <vt:i4>0</vt:i4>
      </vt:variant>
      <vt:variant>
        <vt:i4>5</vt:i4>
      </vt:variant>
      <vt:variant>
        <vt:lpwstr/>
      </vt:variant>
      <vt:variant>
        <vt:lpwstr>_ENREF_170</vt:lpwstr>
      </vt:variant>
      <vt:variant>
        <vt:i4>7340092</vt:i4>
      </vt:variant>
      <vt:variant>
        <vt:i4>809</vt:i4>
      </vt:variant>
      <vt:variant>
        <vt:i4>0</vt:i4>
      </vt:variant>
      <vt:variant>
        <vt:i4>5</vt:i4>
      </vt:variant>
      <vt:variant>
        <vt:lpwstr/>
      </vt:variant>
      <vt:variant>
        <vt:lpwstr>_ENREF_170</vt:lpwstr>
      </vt:variant>
      <vt:variant>
        <vt:i4>4653067</vt:i4>
      </vt:variant>
      <vt:variant>
        <vt:i4>803</vt:i4>
      </vt:variant>
      <vt:variant>
        <vt:i4>0</vt:i4>
      </vt:variant>
      <vt:variant>
        <vt:i4>5</vt:i4>
      </vt:variant>
      <vt:variant>
        <vt:lpwstr/>
      </vt:variant>
      <vt:variant>
        <vt:lpwstr>_ENREF_65</vt:lpwstr>
      </vt:variant>
      <vt:variant>
        <vt:i4>7340092</vt:i4>
      </vt:variant>
      <vt:variant>
        <vt:i4>797</vt:i4>
      </vt:variant>
      <vt:variant>
        <vt:i4>0</vt:i4>
      </vt:variant>
      <vt:variant>
        <vt:i4>5</vt:i4>
      </vt:variant>
      <vt:variant>
        <vt:lpwstr/>
      </vt:variant>
      <vt:variant>
        <vt:lpwstr>_ENREF_170</vt:lpwstr>
      </vt:variant>
      <vt:variant>
        <vt:i4>7340092</vt:i4>
      </vt:variant>
      <vt:variant>
        <vt:i4>791</vt:i4>
      </vt:variant>
      <vt:variant>
        <vt:i4>0</vt:i4>
      </vt:variant>
      <vt:variant>
        <vt:i4>5</vt:i4>
      </vt:variant>
      <vt:variant>
        <vt:lpwstr/>
      </vt:variant>
      <vt:variant>
        <vt:lpwstr>_ENREF_170</vt:lpwstr>
      </vt:variant>
      <vt:variant>
        <vt:i4>4653067</vt:i4>
      </vt:variant>
      <vt:variant>
        <vt:i4>785</vt:i4>
      </vt:variant>
      <vt:variant>
        <vt:i4>0</vt:i4>
      </vt:variant>
      <vt:variant>
        <vt:i4>5</vt:i4>
      </vt:variant>
      <vt:variant>
        <vt:lpwstr/>
      </vt:variant>
      <vt:variant>
        <vt:lpwstr>_ENREF_65</vt:lpwstr>
      </vt:variant>
      <vt:variant>
        <vt:i4>7864378</vt:i4>
      </vt:variant>
      <vt:variant>
        <vt:i4>765</vt:i4>
      </vt:variant>
      <vt:variant>
        <vt:i4>0</vt:i4>
      </vt:variant>
      <vt:variant>
        <vt:i4>5</vt:i4>
      </vt:variant>
      <vt:variant>
        <vt:lpwstr/>
      </vt:variant>
      <vt:variant>
        <vt:lpwstr>_ENREF_118</vt:lpwstr>
      </vt:variant>
      <vt:variant>
        <vt:i4>7602232</vt:i4>
      </vt:variant>
      <vt:variant>
        <vt:i4>759</vt:i4>
      </vt:variant>
      <vt:variant>
        <vt:i4>0</vt:i4>
      </vt:variant>
      <vt:variant>
        <vt:i4>5</vt:i4>
      </vt:variant>
      <vt:variant>
        <vt:lpwstr/>
      </vt:variant>
      <vt:variant>
        <vt:lpwstr>_ENREF_134</vt:lpwstr>
      </vt:variant>
      <vt:variant>
        <vt:i4>7864378</vt:i4>
      </vt:variant>
      <vt:variant>
        <vt:i4>751</vt:i4>
      </vt:variant>
      <vt:variant>
        <vt:i4>0</vt:i4>
      </vt:variant>
      <vt:variant>
        <vt:i4>5</vt:i4>
      </vt:variant>
      <vt:variant>
        <vt:lpwstr/>
      </vt:variant>
      <vt:variant>
        <vt:lpwstr>_ENREF_118</vt:lpwstr>
      </vt:variant>
      <vt:variant>
        <vt:i4>4653067</vt:i4>
      </vt:variant>
      <vt:variant>
        <vt:i4>684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653067</vt:i4>
      </vt:variant>
      <vt:variant>
        <vt:i4>655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340094</vt:i4>
      </vt:variant>
      <vt:variant>
        <vt:i4>649</vt:i4>
      </vt:variant>
      <vt:variant>
        <vt:i4>0</vt:i4>
      </vt:variant>
      <vt:variant>
        <vt:i4>5</vt:i4>
      </vt:variant>
      <vt:variant>
        <vt:lpwstr/>
      </vt:variant>
      <vt:variant>
        <vt:lpwstr>_ENREF_150</vt:lpwstr>
      </vt:variant>
      <vt:variant>
        <vt:i4>4718603</vt:i4>
      </vt:variant>
      <vt:variant>
        <vt:i4>600</vt:i4>
      </vt:variant>
      <vt:variant>
        <vt:i4>0</vt:i4>
      </vt:variant>
      <vt:variant>
        <vt:i4>5</vt:i4>
      </vt:variant>
      <vt:variant>
        <vt:lpwstr/>
      </vt:variant>
      <vt:variant>
        <vt:lpwstr>_ENREF_93</vt:lpwstr>
      </vt:variant>
      <vt:variant>
        <vt:i4>4653067</vt:i4>
      </vt:variant>
      <vt:variant>
        <vt:i4>594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864377</vt:i4>
      </vt:variant>
      <vt:variant>
        <vt:i4>588</vt:i4>
      </vt:variant>
      <vt:variant>
        <vt:i4>0</vt:i4>
      </vt:variant>
      <vt:variant>
        <vt:i4>5</vt:i4>
      </vt:variant>
      <vt:variant>
        <vt:lpwstr/>
      </vt:variant>
      <vt:variant>
        <vt:lpwstr>_ENREF_128</vt:lpwstr>
      </vt:variant>
      <vt:variant>
        <vt:i4>4718603</vt:i4>
      </vt:variant>
      <vt:variant>
        <vt:i4>582</vt:i4>
      </vt:variant>
      <vt:variant>
        <vt:i4>0</vt:i4>
      </vt:variant>
      <vt:variant>
        <vt:i4>5</vt:i4>
      </vt:variant>
      <vt:variant>
        <vt:lpwstr/>
      </vt:variant>
      <vt:variant>
        <vt:lpwstr>_ENREF_93</vt:lpwstr>
      </vt:variant>
      <vt:variant>
        <vt:i4>4653067</vt:i4>
      </vt:variant>
      <vt:variant>
        <vt:i4>576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864377</vt:i4>
      </vt:variant>
      <vt:variant>
        <vt:i4>570</vt:i4>
      </vt:variant>
      <vt:variant>
        <vt:i4>0</vt:i4>
      </vt:variant>
      <vt:variant>
        <vt:i4>5</vt:i4>
      </vt:variant>
      <vt:variant>
        <vt:lpwstr/>
      </vt:variant>
      <vt:variant>
        <vt:lpwstr>_ENREF_128</vt:lpwstr>
      </vt:variant>
      <vt:variant>
        <vt:i4>7798835</vt:i4>
      </vt:variant>
      <vt:variant>
        <vt:i4>564</vt:i4>
      </vt:variant>
      <vt:variant>
        <vt:i4>0</vt:i4>
      </vt:variant>
      <vt:variant>
        <vt:i4>5</vt:i4>
      </vt:variant>
      <vt:variant>
        <vt:lpwstr/>
      </vt:variant>
      <vt:variant>
        <vt:lpwstr>_ENREF_187</vt:lpwstr>
      </vt:variant>
      <vt:variant>
        <vt:i4>7340088</vt:i4>
      </vt:variant>
      <vt:variant>
        <vt:i4>558</vt:i4>
      </vt:variant>
      <vt:variant>
        <vt:i4>0</vt:i4>
      </vt:variant>
      <vt:variant>
        <vt:i4>5</vt:i4>
      </vt:variant>
      <vt:variant>
        <vt:lpwstr/>
      </vt:variant>
      <vt:variant>
        <vt:lpwstr>_ENREF_130</vt:lpwstr>
      </vt:variant>
      <vt:variant>
        <vt:i4>7471154</vt:i4>
      </vt:variant>
      <vt:variant>
        <vt:i4>549</vt:i4>
      </vt:variant>
      <vt:variant>
        <vt:i4>0</vt:i4>
      </vt:variant>
      <vt:variant>
        <vt:i4>5</vt:i4>
      </vt:variant>
      <vt:variant>
        <vt:lpwstr/>
      </vt:variant>
      <vt:variant>
        <vt:lpwstr>_ENREF_192</vt:lpwstr>
      </vt:variant>
      <vt:variant>
        <vt:i4>4653067</vt:i4>
      </vt:variant>
      <vt:variant>
        <vt:i4>537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194315</vt:i4>
      </vt:variant>
      <vt:variant>
        <vt:i4>531</vt:i4>
      </vt:variant>
      <vt:variant>
        <vt:i4>0</vt:i4>
      </vt:variant>
      <vt:variant>
        <vt:i4>5</vt:i4>
      </vt:variant>
      <vt:variant>
        <vt:lpwstr/>
      </vt:variant>
      <vt:variant>
        <vt:lpwstr>_ENREF_12</vt:lpwstr>
      </vt:variant>
      <vt:variant>
        <vt:i4>4653067</vt:i4>
      </vt:variant>
      <vt:variant>
        <vt:i4>522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471164</vt:i4>
      </vt:variant>
      <vt:variant>
        <vt:i4>516</vt:i4>
      </vt:variant>
      <vt:variant>
        <vt:i4>0</vt:i4>
      </vt:variant>
      <vt:variant>
        <vt:i4>5</vt:i4>
      </vt:variant>
      <vt:variant>
        <vt:lpwstr/>
      </vt:variant>
      <vt:variant>
        <vt:lpwstr>_ENREF_172</vt:lpwstr>
      </vt:variant>
      <vt:variant>
        <vt:i4>4653067</vt:i4>
      </vt:variant>
      <vt:variant>
        <vt:i4>510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471164</vt:i4>
      </vt:variant>
      <vt:variant>
        <vt:i4>504</vt:i4>
      </vt:variant>
      <vt:variant>
        <vt:i4>0</vt:i4>
      </vt:variant>
      <vt:variant>
        <vt:i4>5</vt:i4>
      </vt:variant>
      <vt:variant>
        <vt:lpwstr/>
      </vt:variant>
      <vt:variant>
        <vt:lpwstr>_ENREF_172</vt:lpwstr>
      </vt:variant>
      <vt:variant>
        <vt:i4>7667769</vt:i4>
      </vt:variant>
      <vt:variant>
        <vt:i4>498</vt:i4>
      </vt:variant>
      <vt:variant>
        <vt:i4>0</vt:i4>
      </vt:variant>
      <vt:variant>
        <vt:i4>5</vt:i4>
      </vt:variant>
      <vt:variant>
        <vt:lpwstr/>
      </vt:variant>
      <vt:variant>
        <vt:lpwstr>_ENREF_125</vt:lpwstr>
      </vt:variant>
      <vt:variant>
        <vt:i4>4521995</vt:i4>
      </vt:variant>
      <vt:variant>
        <vt:i4>490</vt:i4>
      </vt:variant>
      <vt:variant>
        <vt:i4>0</vt:i4>
      </vt:variant>
      <vt:variant>
        <vt:i4>5</vt:i4>
      </vt:variant>
      <vt:variant>
        <vt:lpwstr/>
      </vt:variant>
      <vt:variant>
        <vt:lpwstr>_ENREF_40</vt:lpwstr>
      </vt:variant>
      <vt:variant>
        <vt:i4>4390923</vt:i4>
      </vt:variant>
      <vt:variant>
        <vt:i4>476</vt:i4>
      </vt:variant>
      <vt:variant>
        <vt:i4>0</vt:i4>
      </vt:variant>
      <vt:variant>
        <vt:i4>5</vt:i4>
      </vt:variant>
      <vt:variant>
        <vt:lpwstr/>
      </vt:variant>
      <vt:variant>
        <vt:lpwstr>_ENREF_20</vt:lpwstr>
      </vt:variant>
      <vt:variant>
        <vt:i4>4653067</vt:i4>
      </vt:variant>
      <vt:variant>
        <vt:i4>470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733299</vt:i4>
      </vt:variant>
      <vt:variant>
        <vt:i4>464</vt:i4>
      </vt:variant>
      <vt:variant>
        <vt:i4>0</vt:i4>
      </vt:variant>
      <vt:variant>
        <vt:i4>5</vt:i4>
      </vt:variant>
      <vt:variant>
        <vt:lpwstr/>
      </vt:variant>
      <vt:variant>
        <vt:lpwstr>_ENREF_186</vt:lpwstr>
      </vt:variant>
      <vt:variant>
        <vt:i4>4456459</vt:i4>
      </vt:variant>
      <vt:variant>
        <vt:i4>444</vt:i4>
      </vt:variant>
      <vt:variant>
        <vt:i4>0</vt:i4>
      </vt:variant>
      <vt:variant>
        <vt:i4>5</vt:i4>
      </vt:variant>
      <vt:variant>
        <vt:lpwstr/>
      </vt:variant>
      <vt:variant>
        <vt:lpwstr>_ENREF_59</vt:lpwstr>
      </vt:variant>
      <vt:variant>
        <vt:i4>4653067</vt:i4>
      </vt:variant>
      <vt:variant>
        <vt:i4>438</vt:i4>
      </vt:variant>
      <vt:variant>
        <vt:i4>0</vt:i4>
      </vt:variant>
      <vt:variant>
        <vt:i4>5</vt:i4>
      </vt:variant>
      <vt:variant>
        <vt:lpwstr/>
      </vt:variant>
      <vt:variant>
        <vt:lpwstr>_ENREF_62</vt:lpwstr>
      </vt:variant>
      <vt:variant>
        <vt:i4>4653067</vt:i4>
      </vt:variant>
      <vt:variant>
        <vt:i4>426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471163</vt:i4>
      </vt:variant>
      <vt:variant>
        <vt:i4>420</vt:i4>
      </vt:variant>
      <vt:variant>
        <vt:i4>0</vt:i4>
      </vt:variant>
      <vt:variant>
        <vt:i4>5</vt:i4>
      </vt:variant>
      <vt:variant>
        <vt:lpwstr/>
      </vt:variant>
      <vt:variant>
        <vt:lpwstr>_ENREF_102</vt:lpwstr>
      </vt:variant>
      <vt:variant>
        <vt:i4>4587531</vt:i4>
      </vt:variant>
      <vt:variant>
        <vt:i4>414</vt:i4>
      </vt:variant>
      <vt:variant>
        <vt:i4>0</vt:i4>
      </vt:variant>
      <vt:variant>
        <vt:i4>5</vt:i4>
      </vt:variant>
      <vt:variant>
        <vt:lpwstr/>
      </vt:variant>
      <vt:variant>
        <vt:lpwstr>_ENREF_76</vt:lpwstr>
      </vt:variant>
      <vt:variant>
        <vt:i4>7864379</vt:i4>
      </vt:variant>
      <vt:variant>
        <vt:i4>395</vt:i4>
      </vt:variant>
      <vt:variant>
        <vt:i4>0</vt:i4>
      </vt:variant>
      <vt:variant>
        <vt:i4>5</vt:i4>
      </vt:variant>
      <vt:variant>
        <vt:lpwstr/>
      </vt:variant>
      <vt:variant>
        <vt:lpwstr>_ENREF_108</vt:lpwstr>
      </vt:variant>
      <vt:variant>
        <vt:i4>7864379</vt:i4>
      </vt:variant>
      <vt:variant>
        <vt:i4>381</vt:i4>
      </vt:variant>
      <vt:variant>
        <vt:i4>0</vt:i4>
      </vt:variant>
      <vt:variant>
        <vt:i4>5</vt:i4>
      </vt:variant>
      <vt:variant>
        <vt:lpwstr/>
      </vt:variant>
      <vt:variant>
        <vt:lpwstr>_ENREF_108</vt:lpwstr>
      </vt:variant>
      <vt:variant>
        <vt:i4>4653067</vt:i4>
      </vt:variant>
      <vt:variant>
        <vt:i4>347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653067</vt:i4>
      </vt:variant>
      <vt:variant>
        <vt:i4>341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390923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ENREF_24</vt:lpwstr>
      </vt:variant>
      <vt:variant>
        <vt:i4>4456459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ENREF_58</vt:lpwstr>
      </vt:variant>
      <vt:variant>
        <vt:i4>7667772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ENREF_175</vt:lpwstr>
      </vt:variant>
      <vt:variant>
        <vt:i4>4653067</vt:i4>
      </vt:variant>
      <vt:variant>
        <vt:i4>305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733310</vt:i4>
      </vt:variant>
      <vt:variant>
        <vt:i4>299</vt:i4>
      </vt:variant>
      <vt:variant>
        <vt:i4>0</vt:i4>
      </vt:variant>
      <vt:variant>
        <vt:i4>5</vt:i4>
      </vt:variant>
      <vt:variant>
        <vt:lpwstr/>
      </vt:variant>
      <vt:variant>
        <vt:lpwstr>_ENREF_156</vt:lpwstr>
      </vt:variant>
      <vt:variant>
        <vt:i4>4653067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456459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ENREF_54</vt:lpwstr>
      </vt:variant>
      <vt:variant>
        <vt:i4>4784139</vt:i4>
      </vt:variant>
      <vt:variant>
        <vt:i4>241</vt:i4>
      </vt:variant>
      <vt:variant>
        <vt:i4>0</vt:i4>
      </vt:variant>
      <vt:variant>
        <vt:i4>5</vt:i4>
      </vt:variant>
      <vt:variant>
        <vt:lpwstr/>
      </vt:variant>
      <vt:variant>
        <vt:lpwstr>_ENREF_84</vt:lpwstr>
      </vt:variant>
      <vt:variant>
        <vt:i4>7929914</vt:i4>
      </vt:variant>
      <vt:variant>
        <vt:i4>235</vt:i4>
      </vt:variant>
      <vt:variant>
        <vt:i4>0</vt:i4>
      </vt:variant>
      <vt:variant>
        <vt:i4>5</vt:i4>
      </vt:variant>
      <vt:variant>
        <vt:lpwstr/>
      </vt:variant>
      <vt:variant>
        <vt:lpwstr>_ENREF_119</vt:lpwstr>
      </vt:variant>
      <vt:variant>
        <vt:i4>4653067</vt:i4>
      </vt:variant>
      <vt:variant>
        <vt:i4>162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4653067</vt:i4>
      </vt:variant>
      <vt:variant>
        <vt:i4>151</vt:i4>
      </vt:variant>
      <vt:variant>
        <vt:i4>0</vt:i4>
      </vt:variant>
      <vt:variant>
        <vt:i4>5</vt:i4>
      </vt:variant>
      <vt:variant>
        <vt:lpwstr/>
      </vt:variant>
      <vt:variant>
        <vt:lpwstr>_ENREF_64</vt:lpwstr>
      </vt:variant>
      <vt:variant>
        <vt:i4>7798845</vt:i4>
      </vt:variant>
      <vt:variant>
        <vt:i4>142</vt:i4>
      </vt:variant>
      <vt:variant>
        <vt:i4>0</vt:i4>
      </vt:variant>
      <vt:variant>
        <vt:i4>5</vt:i4>
      </vt:variant>
      <vt:variant>
        <vt:lpwstr/>
      </vt:variant>
      <vt:variant>
        <vt:lpwstr>_ENREF_167</vt:lpwstr>
      </vt:variant>
      <vt:variant>
        <vt:i4>4587531</vt:i4>
      </vt:variant>
      <vt:variant>
        <vt:i4>133</vt:i4>
      </vt:variant>
      <vt:variant>
        <vt:i4>0</vt:i4>
      </vt:variant>
      <vt:variant>
        <vt:i4>5</vt:i4>
      </vt:variant>
      <vt:variant>
        <vt:lpwstr/>
      </vt:variant>
      <vt:variant>
        <vt:lpwstr>_ENREF_76</vt:lpwstr>
      </vt:variant>
      <vt:variant>
        <vt:i4>4587531</vt:i4>
      </vt:variant>
      <vt:variant>
        <vt:i4>127</vt:i4>
      </vt:variant>
      <vt:variant>
        <vt:i4>0</vt:i4>
      </vt:variant>
      <vt:variant>
        <vt:i4>5</vt:i4>
      </vt:variant>
      <vt:variant>
        <vt:lpwstr/>
      </vt:variant>
      <vt:variant>
        <vt:lpwstr>_ENREF_76</vt:lpwstr>
      </vt:variant>
      <vt:variant>
        <vt:i4>4587531</vt:i4>
      </vt:variant>
      <vt:variant>
        <vt:i4>121</vt:i4>
      </vt:variant>
      <vt:variant>
        <vt:i4>0</vt:i4>
      </vt:variant>
      <vt:variant>
        <vt:i4>5</vt:i4>
      </vt:variant>
      <vt:variant>
        <vt:lpwstr/>
      </vt:variant>
      <vt:variant>
        <vt:lpwstr>_ENREF_76</vt:lpwstr>
      </vt:variant>
      <vt:variant>
        <vt:i4>7340092</vt:i4>
      </vt:variant>
      <vt:variant>
        <vt:i4>115</vt:i4>
      </vt:variant>
      <vt:variant>
        <vt:i4>0</vt:i4>
      </vt:variant>
      <vt:variant>
        <vt:i4>5</vt:i4>
      </vt:variant>
      <vt:variant>
        <vt:lpwstr/>
      </vt:variant>
      <vt:variant>
        <vt:lpwstr>_ENREF_170</vt:lpwstr>
      </vt:variant>
      <vt:variant>
        <vt:i4>7340092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ENREF_170</vt:lpwstr>
      </vt:variant>
      <vt:variant>
        <vt:i4>7340092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ENREF_170</vt:lpwstr>
      </vt:variant>
      <vt:variant>
        <vt:i4>4587531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ENREF_72</vt:lpwstr>
      </vt:variant>
      <vt:variant>
        <vt:i4>4587531</vt:i4>
      </vt:variant>
      <vt:variant>
        <vt:i4>16</vt:i4>
      </vt:variant>
      <vt:variant>
        <vt:i4>0</vt:i4>
      </vt:variant>
      <vt:variant>
        <vt:i4>5</vt:i4>
      </vt:variant>
      <vt:variant>
        <vt:lpwstr/>
      </vt:variant>
      <vt:variant>
        <vt:lpwstr>_ENREF_72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able: Summary of neutral-neutral reaction review</dc:title>
  <dc:creator>LOISON</dc:creator>
  <cp:lastModifiedBy>Loison</cp:lastModifiedBy>
  <cp:revision>59</cp:revision>
  <cp:lastPrinted>2013-06-24T10:38:00Z</cp:lastPrinted>
  <dcterms:created xsi:type="dcterms:W3CDTF">2014-12-27T14:45:00Z</dcterms:created>
  <dcterms:modified xsi:type="dcterms:W3CDTF">2015-04-12T08:05:00Z</dcterms:modified>
</cp:coreProperties>
</file>